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4929" w:rsidRPr="00C13602" w:rsidRDefault="003C4929">
      <w:pPr>
        <w:rPr>
          <w:sz w:val="10"/>
          <w:szCs w:val="10"/>
        </w:rPr>
      </w:pPr>
      <w:r w:rsidRPr="00C13602">
        <w:rPr>
          <w:sz w:val="10"/>
          <w:szCs w:val="10"/>
        </w:rPr>
        <w:fldChar w:fldCharType="begin">
          <w:fldData xml:space="preserve">PC9ZZWFyPjxSZWNOdW0+MjA4PC9SZWNOdW0+PHJlY29yZD48cmVjLW51bWJlcj4yMDg8L3JlYy1u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==
</w:fldData>
        </w:fldChar>
      </w:r>
      <w:r w:rsidR="00B9711B">
        <w:rPr>
          <w:sz w:val="10"/>
          <w:szCs w:val="10"/>
        </w:rPr>
        <w:instrText xml:space="preserve"> ADDIN EN.CITE </w:instrText>
      </w:r>
      <w:r w:rsidR="00B9711B">
        <w:rPr>
          <w:sz w:val="10"/>
          <w:szCs w:val="10"/>
        </w:rPr>
        <w:fldChar w:fldCharType="begin">
          <w:fldData xml:space="preserve">PEVuZE5vdGU+PENpdGU+PEF1dGhvcj5BYmU8L0F1dGhvcj48WWVhcj4xOTk2PC9ZZWFyPjxSZWNO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eGE3MjBwZHNlcHJyc3g5cnoxOWR2cHN4ZHMyNTllIj4zMjwva2V5PjwvZm9yZWlnbi1rZXlzPjxy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YXBvcmluLTMgaW4gY3ljbG9waG9zcGhhbWlkZSB0cmVhdGVkIHJhdCBibGFkZGVyPC90aXRsZT48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OTwveWVhcj48L2RhdGVzPjx1cmxzPjwvdXJscz48L3JlY29yZD48L0NpdGU+PENpdGU+PEF1dGhv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PC9ZZWFyPjxSZWNOdW0+MjA4PC9SZWNOdW0+PHJlY29yZD48cmVjLW51bWJlcj4yMDg8L3JlYy1u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Pr="00C13602">
        <w:rPr>
          <w:sz w:val="10"/>
          <w:szCs w:val="10"/>
        </w:rPr>
        <w:fldChar w:fldCharType="separate"/>
      </w:r>
      <w:r w:rsidR="00AF0E86">
        <w:rPr>
          <w:noProof/>
          <w:sz w:val="10"/>
          <w:szCs w:val="10"/>
        </w:rPr>
        <w:t>(</w:t>
      </w:r>
      <w:hyperlink w:anchor="_ENREF_1" w:tooltip="Abe, 1996 #296" w:history="1">
        <w:r w:rsidR="00B9711B">
          <w:rPr>
            <w:noProof/>
            <w:sz w:val="10"/>
            <w:szCs w:val="10"/>
          </w:rPr>
          <w:t>Ab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" w:tooltip="Abrams, 2002 #394" w:history="1">
        <w:r w:rsidR="00B9711B">
          <w:rPr>
            <w:noProof/>
            <w:sz w:val="10"/>
            <w:szCs w:val="10"/>
          </w:rPr>
          <w:t>Abram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" w:tooltip="Aizawa, 2010 #137" w:history="1">
        <w:r w:rsidR="00B9711B">
          <w:rPr>
            <w:noProof/>
            <w:sz w:val="10"/>
            <w:szCs w:val="10"/>
          </w:rPr>
          <w:t>Aizaw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" w:tooltip="Aizawa, 2011 #104" w:history="1">
        <w:r w:rsidR="00B9711B">
          <w:rPr>
            <w:noProof/>
            <w:sz w:val="10"/>
            <w:szCs w:val="10"/>
          </w:rPr>
          <w:t>Aizaw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" w:tooltip="Alm, 1995 #359" w:history="1">
        <w:r w:rsidR="00B9711B">
          <w:rPr>
            <w:noProof/>
            <w:sz w:val="10"/>
            <w:szCs w:val="10"/>
          </w:rPr>
          <w:t>Alm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" w:tooltip="Andersson, 2002 #50" w:history="1">
        <w:r w:rsidR="00B9711B">
          <w:rPr>
            <w:noProof/>
            <w:sz w:val="10"/>
            <w:szCs w:val="10"/>
          </w:rPr>
          <w:t>Andersson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" w:tooltip="Andersson, 2010 #281" w:history="1">
        <w:r w:rsidR="00B9711B">
          <w:rPr>
            <w:noProof/>
            <w:sz w:val="10"/>
            <w:szCs w:val="10"/>
          </w:rPr>
          <w:t>Andersson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" w:tooltip="Andersson, 2004 #69" w:history="1">
        <w:r w:rsidR="00B9711B">
          <w:rPr>
            <w:noProof/>
            <w:sz w:val="10"/>
            <w:szCs w:val="10"/>
          </w:rPr>
          <w:t>Anders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" w:tooltip="Andersson, 2012 #203" w:history="1">
        <w:r w:rsidR="00B9711B">
          <w:rPr>
            <w:noProof/>
            <w:sz w:val="10"/>
            <w:szCs w:val="10"/>
          </w:rPr>
          <w:t>Anders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" w:tooltip="Andersson, 1980 #254" w:history="1">
        <w:r w:rsidR="00B9711B">
          <w:rPr>
            <w:noProof/>
            <w:sz w:val="10"/>
            <w:szCs w:val="10"/>
          </w:rPr>
          <w:t>Anders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8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" w:tooltip="Andersson, 2008 #157" w:history="1">
        <w:r w:rsidR="00B9711B">
          <w:rPr>
            <w:noProof/>
            <w:sz w:val="10"/>
            <w:szCs w:val="10"/>
          </w:rPr>
          <w:t>Anders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" w:tooltip="Andersson, 2003 #199" w:history="1">
        <w:r w:rsidR="00B9711B">
          <w:rPr>
            <w:noProof/>
            <w:sz w:val="10"/>
            <w:szCs w:val="10"/>
          </w:rPr>
          <w:t>Anders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" w:tooltip="Andersson, 2011 #105" w:history="1">
        <w:r w:rsidR="00B9711B">
          <w:rPr>
            <w:noProof/>
            <w:sz w:val="10"/>
            <w:szCs w:val="10"/>
          </w:rPr>
          <w:t>Anders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" w:tooltip="Angelico, 2006 #143" w:history="1">
        <w:r w:rsidR="00B9711B">
          <w:rPr>
            <w:noProof/>
            <w:sz w:val="10"/>
            <w:szCs w:val="10"/>
          </w:rPr>
          <w:t>Angelico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" w:tooltip="Apodaca, 2004 #329" w:history="1">
        <w:r w:rsidR="00B9711B">
          <w:rPr>
            <w:noProof/>
            <w:sz w:val="10"/>
            <w:szCs w:val="10"/>
          </w:rPr>
          <w:t>Apodaca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" w:tooltip="Apodaca, 2007 #315" w:history="1">
        <w:r w:rsidR="00B9711B">
          <w:rPr>
            <w:noProof/>
            <w:sz w:val="10"/>
            <w:szCs w:val="10"/>
          </w:rPr>
          <w:t>Apodac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" w:tooltip="Apodaca, 2003 #289" w:history="1">
        <w:r w:rsidR="00B9711B">
          <w:rPr>
            <w:noProof/>
            <w:sz w:val="10"/>
            <w:szCs w:val="10"/>
          </w:rPr>
          <w:t>Apodac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" w:tooltip="Apostolidis, 2006 #374" w:history="1">
        <w:r w:rsidR="00B9711B">
          <w:rPr>
            <w:noProof/>
            <w:sz w:val="10"/>
            <w:szCs w:val="10"/>
          </w:rPr>
          <w:t>Apostolidi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9" w:tooltip="Apostolidis, 2012 #237" w:history="1">
        <w:r w:rsidR="00B9711B">
          <w:rPr>
            <w:noProof/>
            <w:sz w:val="10"/>
            <w:szCs w:val="10"/>
          </w:rPr>
          <w:t>Apostolidis, 201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0" w:tooltip="Apostolidis, 2005 #323" w:history="1">
        <w:r w:rsidR="00B9711B">
          <w:rPr>
            <w:noProof/>
            <w:sz w:val="10"/>
            <w:szCs w:val="10"/>
          </w:rPr>
          <w:t>Apostolidi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1" w:tooltip="Apostolidis, 2004 #173" w:history="1">
        <w:r w:rsidR="00B9711B">
          <w:rPr>
            <w:noProof/>
            <w:sz w:val="10"/>
            <w:szCs w:val="10"/>
          </w:rPr>
          <w:t>Apostolidi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2" w:tooltip="Arruda, 1982 #317" w:history="1">
        <w:r w:rsidR="00B9711B">
          <w:rPr>
            <w:noProof/>
            <w:sz w:val="10"/>
            <w:szCs w:val="10"/>
          </w:rPr>
          <w:t>Arruda, 198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3" w:tooltip="Badawi, 2006 #85" w:history="1">
        <w:r w:rsidR="00B9711B">
          <w:rPr>
            <w:noProof/>
            <w:sz w:val="10"/>
            <w:szCs w:val="10"/>
          </w:rPr>
          <w:t>Badaw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4" w:tooltip="Badawi, 2006 #82" w:history="1">
        <w:r w:rsidR="00B9711B">
          <w:rPr>
            <w:noProof/>
            <w:sz w:val="10"/>
            <w:szCs w:val="10"/>
          </w:rPr>
          <w:t>Badaw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5" w:tooltip="Bahns, 1987 #21" w:history="1">
        <w:r w:rsidR="00B9711B">
          <w:rPr>
            <w:noProof/>
            <w:sz w:val="10"/>
            <w:szCs w:val="10"/>
          </w:rPr>
          <w:t>Bahn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8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6" w:tooltip="Beckel, 2012 #293" w:history="1">
        <w:r w:rsidR="00B9711B">
          <w:rPr>
            <w:noProof/>
            <w:sz w:val="10"/>
            <w:szCs w:val="10"/>
          </w:rPr>
          <w:t>Beck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7" w:tooltip="Beckel, 2006 #330" w:history="1">
        <w:r w:rsidR="00B9711B">
          <w:rPr>
            <w:noProof/>
            <w:sz w:val="10"/>
            <w:szCs w:val="10"/>
          </w:rPr>
          <w:t>Beck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28" w:tooltip="Behr-Roussel, 2011 #284" w:history="1">
        <w:r w:rsidR="00B9711B">
          <w:rPr>
            <w:noProof/>
            <w:sz w:val="10"/>
            <w:szCs w:val="10"/>
          </w:rPr>
          <w:t>Behr-Rouss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0" w:tooltip="Birder, 2006 #145" w:history="1">
        <w:r w:rsidR="00B9711B">
          <w:rPr>
            <w:noProof/>
            <w:sz w:val="10"/>
            <w:szCs w:val="10"/>
          </w:rPr>
          <w:t>Birder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1" w:tooltip="Birder, 2010 #116" w:history="1">
        <w:r w:rsidR="00B9711B">
          <w:rPr>
            <w:noProof/>
            <w:sz w:val="10"/>
            <w:szCs w:val="10"/>
          </w:rPr>
          <w:t>Birder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2" w:tooltip="Birder, 1998 #176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3" w:tooltip="Birder, 2003 #43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4" w:tooltip="Birder, 2007 #32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5" w:tooltip="Birder, 2010 #274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6" w:tooltip="Birder, 2010 #290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7" w:tooltip="Birder, 1997 #155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8" w:tooltip="Birder, 2002 #322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39" w:tooltip="Birder, 2004 #216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0" w:tooltip="Birder, 2005 #161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1" w:tooltip="Birder, 2010 #288" w:history="1">
        <w:r w:rsidR="00B9711B">
          <w:rPr>
            <w:noProof/>
            <w:sz w:val="10"/>
            <w:szCs w:val="10"/>
          </w:rPr>
          <w:t>Bird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2" w:tooltip="Bjorling, 2007 #109" w:history="1">
        <w:r w:rsidR="00B9711B">
          <w:rPr>
            <w:noProof/>
            <w:sz w:val="10"/>
            <w:szCs w:val="10"/>
          </w:rPr>
          <w:t>Bjorli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3" w:tooltip="Blok, 1997 #261" w:history="1">
        <w:r w:rsidR="00B9711B">
          <w:rPr>
            <w:noProof/>
            <w:sz w:val="10"/>
            <w:szCs w:val="10"/>
          </w:rPr>
          <w:t>Blok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4" w:tooltip="Bodin, 2001 #48" w:history="1">
        <w:r w:rsidR="00B9711B">
          <w:rPr>
            <w:noProof/>
            <w:sz w:val="10"/>
            <w:szCs w:val="10"/>
          </w:rPr>
          <w:t>Bodi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5" w:tooltip="Bogdan, 2001 #179" w:history="1">
        <w:r w:rsidR="00B9711B">
          <w:rPr>
            <w:noProof/>
            <w:sz w:val="10"/>
            <w:szCs w:val="10"/>
          </w:rPr>
          <w:t>Bogdan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6" w:tooltip="Boland, 1993 #63" w:history="1">
        <w:r w:rsidR="00B9711B">
          <w:rPr>
            <w:noProof/>
            <w:sz w:val="10"/>
            <w:szCs w:val="10"/>
          </w:rPr>
          <w:t>Boland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7" w:tooltip="Bosier, 2010 #233" w:history="1">
        <w:r w:rsidR="00B9711B">
          <w:rPr>
            <w:noProof/>
            <w:sz w:val="10"/>
            <w:szCs w:val="10"/>
          </w:rPr>
          <w:t>Bosi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8" w:tooltip="Brading, 1997 #30" w:history="1">
        <w:r w:rsidR="00B9711B">
          <w:rPr>
            <w:noProof/>
            <w:sz w:val="10"/>
            <w:szCs w:val="10"/>
          </w:rPr>
          <w:t>Brading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49" w:tooltip="Brading, 2006 #67" w:history="1">
        <w:r w:rsidR="00B9711B">
          <w:rPr>
            <w:noProof/>
            <w:sz w:val="10"/>
            <w:szCs w:val="10"/>
          </w:rPr>
          <w:t>Brading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0" w:tooltip="Brading, 2005 #328" w:history="1">
        <w:r w:rsidR="00B9711B">
          <w:rPr>
            <w:noProof/>
            <w:sz w:val="10"/>
            <w:szCs w:val="10"/>
          </w:rPr>
          <w:t>Bradi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1" w:tooltip="Brady, 2004 #324" w:history="1">
        <w:r w:rsidR="00B9711B">
          <w:rPr>
            <w:noProof/>
            <w:sz w:val="10"/>
            <w:szCs w:val="10"/>
          </w:rPr>
          <w:t>Brad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2" w:tooltip="Brady, 2004 #244" w:history="1">
        <w:r w:rsidR="00B9711B">
          <w:rPr>
            <w:noProof/>
            <w:sz w:val="10"/>
            <w:szCs w:val="10"/>
          </w:rPr>
          <w:t>Brad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3" w:tooltip="Braverman, 2006a #304" w:history="1">
        <w:r w:rsidR="00B9711B">
          <w:rPr>
            <w:noProof/>
            <w:sz w:val="10"/>
            <w:szCs w:val="10"/>
          </w:rPr>
          <w:t>Braverma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a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4" w:tooltip="Braverman, 2003 #401" w:history="1">
        <w:r w:rsidR="00B9711B">
          <w:rPr>
            <w:noProof/>
            <w:sz w:val="10"/>
            <w:szCs w:val="10"/>
          </w:rPr>
          <w:t>Braverma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5" w:tooltip="Breyer, 2003 #350" w:history="1">
        <w:r w:rsidR="00B9711B">
          <w:rPr>
            <w:noProof/>
            <w:sz w:val="10"/>
            <w:szCs w:val="10"/>
          </w:rPr>
          <w:t>Brey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6" w:tooltip="Brown, 1979 #312" w:history="1">
        <w:r w:rsidR="00B9711B">
          <w:rPr>
            <w:noProof/>
            <w:sz w:val="10"/>
            <w:szCs w:val="10"/>
          </w:rPr>
          <w:t>Brow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7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7" w:tooltip="Brown, 1980 #142" w:history="1">
        <w:r w:rsidR="00B9711B">
          <w:rPr>
            <w:noProof/>
            <w:sz w:val="10"/>
            <w:szCs w:val="10"/>
          </w:rPr>
          <w:t>Brow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8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8" w:tooltip="Bultitude, 1976 #349" w:history="1">
        <w:r w:rsidR="00B9711B">
          <w:rPr>
            <w:noProof/>
            <w:sz w:val="10"/>
            <w:szCs w:val="10"/>
          </w:rPr>
          <w:t>Bultitud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7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59" w:tooltip="Burnett, 1997 #361" w:history="1">
        <w:r w:rsidR="00B9711B">
          <w:rPr>
            <w:noProof/>
            <w:sz w:val="10"/>
            <w:szCs w:val="10"/>
          </w:rPr>
          <w:t>Burnett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0" w:tooltip="Burnstock, 2001 #49" w:history="1">
        <w:r w:rsidR="00B9711B">
          <w:rPr>
            <w:noProof/>
            <w:sz w:val="10"/>
            <w:szCs w:val="10"/>
          </w:rPr>
          <w:t>Burnstock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1" w:tooltip="Caremel, 2010 #172" w:history="1">
        <w:r w:rsidR="00B9711B">
          <w:rPr>
            <w:noProof/>
            <w:sz w:val="10"/>
            <w:szCs w:val="10"/>
          </w:rPr>
          <w:t>Carem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2" w:tooltip="Cervero, 1994 #17" w:history="1">
        <w:r w:rsidR="00B9711B">
          <w:rPr>
            <w:noProof/>
            <w:sz w:val="10"/>
            <w:szCs w:val="10"/>
          </w:rPr>
          <w:t>Cervero, 199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3" w:tooltip="Cetinel, 2010 #102" w:history="1">
        <w:r w:rsidR="00B9711B">
          <w:rPr>
            <w:noProof/>
            <w:sz w:val="10"/>
            <w:szCs w:val="10"/>
          </w:rPr>
          <w:t>Cetin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4" w:tooltip="Cetinel, 2003 #150" w:history="1">
        <w:r w:rsidR="00B9711B">
          <w:rPr>
            <w:noProof/>
            <w:sz w:val="10"/>
            <w:szCs w:val="10"/>
          </w:rPr>
          <w:t>Cetin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5" w:tooltip="Cetinel, 2002 #101" w:history="1">
        <w:r w:rsidR="00B9711B">
          <w:rPr>
            <w:noProof/>
            <w:sz w:val="10"/>
            <w:szCs w:val="10"/>
          </w:rPr>
          <w:t>Cetin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6" w:tooltip="Cetinel, 2003 #337" w:history="1">
        <w:r w:rsidR="00B9711B">
          <w:rPr>
            <w:noProof/>
            <w:sz w:val="10"/>
            <w:szCs w:val="10"/>
          </w:rPr>
          <w:t>Cetin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7" w:tooltip="Chancellor, 2005 #372" w:history="1">
        <w:r w:rsidR="00B9711B">
          <w:rPr>
            <w:noProof/>
            <w:sz w:val="10"/>
            <w:szCs w:val="10"/>
          </w:rPr>
          <w:t>Chancellor, 200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8" w:tooltip="Chancellor, 1992 #376" w:history="1">
        <w:r w:rsidR="00B9711B">
          <w:rPr>
            <w:noProof/>
            <w:sz w:val="10"/>
            <w:szCs w:val="10"/>
          </w:rPr>
          <w:t>Chancello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69" w:tooltip="Chattopadhyay, 1999 #93" w:history="1">
        <w:r w:rsidR="00B9711B">
          <w:rPr>
            <w:noProof/>
            <w:sz w:val="10"/>
            <w:szCs w:val="10"/>
          </w:rPr>
          <w:t>Chattopadhya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0" w:tooltip="Chell, 2006 #127" w:history="1">
        <w:r w:rsidR="00B9711B">
          <w:rPr>
            <w:noProof/>
            <w:sz w:val="10"/>
            <w:szCs w:val="10"/>
          </w:rPr>
          <w:t>Chel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1" w:tooltip="Chen, 2010 #226" w:history="1">
        <w:r w:rsidR="00B9711B">
          <w:rPr>
            <w:noProof/>
            <w:sz w:val="10"/>
            <w:szCs w:val="10"/>
          </w:rPr>
          <w:t>Che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2" w:tooltip="Cheng, 2011 #221" w:history="1">
        <w:r w:rsidR="00B9711B">
          <w:rPr>
            <w:noProof/>
            <w:sz w:val="10"/>
            <w:szCs w:val="10"/>
          </w:rPr>
          <w:t>Cheng, 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3" w:tooltip="Cheng, 2011 #287" w:history="1">
        <w:r w:rsidR="00B9711B">
          <w:rPr>
            <w:noProof/>
            <w:sz w:val="10"/>
            <w:szCs w:val="10"/>
          </w:rPr>
          <w:t>Cheng, 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4" w:tooltip="Chertin, 2004 #167" w:history="1">
        <w:r w:rsidR="00B9711B">
          <w:rPr>
            <w:noProof/>
            <w:sz w:val="10"/>
            <w:szCs w:val="10"/>
          </w:rPr>
          <w:t>Cherti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5" w:tooltip="Chess-Williams, 2002 #250" w:history="1">
        <w:r w:rsidR="00B9711B">
          <w:rPr>
            <w:noProof/>
            <w:sz w:val="10"/>
            <w:szCs w:val="10"/>
          </w:rPr>
          <w:t>Chess-Williams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6" w:tooltip="Cho, 2010 #160" w:history="1">
        <w:r w:rsidR="00B9711B">
          <w:rPr>
            <w:noProof/>
            <w:sz w:val="10"/>
            <w:szCs w:val="10"/>
          </w:rPr>
          <w:t>Cho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7" w:tooltip="Chopra, 2005 #331" w:history="1">
        <w:r w:rsidR="00B9711B">
          <w:rPr>
            <w:noProof/>
            <w:sz w:val="10"/>
            <w:szCs w:val="10"/>
          </w:rPr>
          <w:t>Chopr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8" w:tooltip="Chopra, 2008 #332" w:history="1">
        <w:r w:rsidR="00B9711B">
          <w:rPr>
            <w:noProof/>
            <w:sz w:val="10"/>
            <w:szCs w:val="10"/>
          </w:rPr>
          <w:t>Chopr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79" w:tooltip="Chuang, 2003 #8" w:history="1">
        <w:r w:rsidR="00B9711B">
          <w:rPr>
            <w:noProof/>
            <w:sz w:val="10"/>
            <w:szCs w:val="10"/>
          </w:rPr>
          <w:t>Chua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0" w:tooltip="Chuang, 2010 #139" w:history="1">
        <w:r w:rsidR="00B9711B">
          <w:rPr>
            <w:noProof/>
            <w:sz w:val="10"/>
            <w:szCs w:val="10"/>
          </w:rPr>
          <w:t>Chua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1" w:tooltip="Chung, 1996 #180" w:history="1">
        <w:r w:rsidR="00B9711B">
          <w:rPr>
            <w:noProof/>
            <w:sz w:val="10"/>
            <w:szCs w:val="10"/>
          </w:rPr>
          <w:t>Chu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2" w:tooltip="Clapham, 1995 #65" w:history="1">
        <w:r w:rsidR="00B9711B">
          <w:rPr>
            <w:noProof/>
            <w:sz w:val="10"/>
            <w:szCs w:val="10"/>
          </w:rPr>
          <w:t>Clapham, 199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3" w:tooltip="Clinton Webb, 2003 #45" w:history="1">
        <w:r w:rsidR="00B9711B">
          <w:rPr>
            <w:noProof/>
            <w:sz w:val="10"/>
            <w:szCs w:val="10"/>
          </w:rPr>
          <w:t>Clinton Webb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4" w:tooltip="Cockayne, 2005 #73" w:history="1">
        <w:r w:rsidR="00B9711B">
          <w:rPr>
            <w:noProof/>
            <w:sz w:val="10"/>
            <w:szCs w:val="10"/>
          </w:rPr>
          <w:t>Cockayn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5" w:tooltip="Cockayne, 2000 #351" w:history="1">
        <w:r w:rsidR="00B9711B">
          <w:rPr>
            <w:noProof/>
            <w:sz w:val="10"/>
            <w:szCs w:val="10"/>
          </w:rPr>
          <w:t>Cockayn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6" w:tooltip="Conners, 2006 #169" w:history="1">
        <w:r w:rsidR="00B9711B">
          <w:rPr>
            <w:noProof/>
            <w:sz w:val="10"/>
            <w:szCs w:val="10"/>
          </w:rPr>
          <w:t>Conner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7" w:tooltip="Cook, 2000 #210" w:history="1">
        <w:r w:rsidR="00B9711B">
          <w:rPr>
            <w:noProof/>
            <w:sz w:val="10"/>
            <w:szCs w:val="10"/>
          </w:rPr>
          <w:t>Cook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8" w:tooltip="Cordoba-Rodriguez, 1999 #61" w:history="1">
        <w:r w:rsidR="00B9711B">
          <w:rPr>
            <w:noProof/>
            <w:sz w:val="10"/>
            <w:szCs w:val="10"/>
          </w:rPr>
          <w:t>Cordoba-Rodriguez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89" w:tooltip="Cox, 1979 #110" w:history="1">
        <w:r w:rsidR="00B9711B">
          <w:rPr>
            <w:noProof/>
            <w:sz w:val="10"/>
            <w:szCs w:val="10"/>
          </w:rPr>
          <w:t>Cox, 197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0" w:tooltip="Cunningham, 1997 #88" w:history="1">
        <w:r w:rsidR="00B9711B">
          <w:rPr>
            <w:noProof/>
            <w:sz w:val="10"/>
            <w:szCs w:val="10"/>
          </w:rPr>
          <w:t>Cunningham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1" w:tooltip="Cusack, 1984 #309" w:history="1">
        <w:r w:rsidR="00B9711B">
          <w:rPr>
            <w:noProof/>
            <w:sz w:val="10"/>
            <w:szCs w:val="10"/>
          </w:rPr>
          <w:t>Cusack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8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2" w:tooltip="D'Agostino, 2000 #368" w:history="1">
        <w:r w:rsidR="00B9711B">
          <w:rPr>
            <w:noProof/>
            <w:sz w:val="10"/>
            <w:szCs w:val="10"/>
          </w:rPr>
          <w:t>D'Agostino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3" w:tooltip="Daly, 2010 #10" w:history="1">
        <w:r w:rsidR="00B9711B">
          <w:rPr>
            <w:noProof/>
            <w:sz w:val="10"/>
            <w:szCs w:val="10"/>
          </w:rPr>
          <w:t>Dal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4" w:tooltip="Daly, 2007 #2" w:history="1">
        <w:r w:rsidR="00B9711B">
          <w:rPr>
            <w:noProof/>
            <w:sz w:val="10"/>
            <w:szCs w:val="10"/>
          </w:rPr>
          <w:t>Dal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5" w:tooltip="Damaser, 1997 #44" w:history="1">
        <w:r w:rsidR="00B9711B">
          <w:rPr>
            <w:noProof/>
            <w:sz w:val="10"/>
            <w:szCs w:val="10"/>
          </w:rPr>
          <w:t>Damas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6" w:tooltip="Dang, 2008 #106" w:history="1">
        <w:r w:rsidR="00B9711B">
          <w:rPr>
            <w:noProof/>
            <w:sz w:val="10"/>
            <w:szCs w:val="10"/>
          </w:rPr>
          <w:t>Da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8" w:tooltip="Davies, 1995 #153" w:history="1">
        <w:r w:rsidR="00B9711B">
          <w:rPr>
            <w:noProof/>
            <w:sz w:val="10"/>
            <w:szCs w:val="10"/>
          </w:rPr>
          <w:t>Davie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99" w:tooltip="de Groat, 1975 #277" w:history="1">
        <w:r w:rsidR="00B9711B">
          <w:rPr>
            <w:noProof/>
            <w:sz w:val="10"/>
            <w:szCs w:val="10"/>
          </w:rPr>
          <w:t>de Groat, 197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0" w:tooltip="de Groat, 1997 #31" w:history="1">
        <w:r w:rsidR="00B9711B">
          <w:rPr>
            <w:noProof/>
            <w:sz w:val="10"/>
            <w:szCs w:val="10"/>
          </w:rPr>
          <w:t>de Groat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1" w:tooltip="de Groat, 2004 #64" w:history="1">
        <w:r w:rsidR="00B9711B">
          <w:rPr>
            <w:noProof/>
            <w:sz w:val="10"/>
            <w:szCs w:val="10"/>
          </w:rPr>
          <w:t>de Groat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2" w:tooltip="de Groat, 2006 #271" w:history="1">
        <w:r w:rsidR="00B9711B">
          <w:rPr>
            <w:noProof/>
            <w:sz w:val="10"/>
            <w:szCs w:val="10"/>
          </w:rPr>
          <w:t>de Groat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3" w:tooltip="de Groat, 1993 #386" w:history="1">
        <w:r w:rsidR="00B9711B">
          <w:rPr>
            <w:noProof/>
            <w:sz w:val="10"/>
            <w:szCs w:val="10"/>
          </w:rPr>
          <w:t>de Groat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4" w:tooltip="de Groat, 2001 #387" w:history="1">
        <w:r w:rsidR="00B9711B">
          <w:rPr>
            <w:noProof/>
            <w:sz w:val="10"/>
            <w:szCs w:val="10"/>
          </w:rPr>
          <w:t>de Groat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5" w:tooltip="de Groat, 1990 #163" w:history="1">
        <w:r w:rsidR="00B9711B">
          <w:rPr>
            <w:noProof/>
            <w:sz w:val="10"/>
            <w:szCs w:val="10"/>
          </w:rPr>
          <w:t>de Groat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6" w:tooltip="de Groat, 2001 #258" w:history="1">
        <w:r w:rsidR="00B9711B">
          <w:rPr>
            <w:noProof/>
            <w:sz w:val="10"/>
            <w:szCs w:val="10"/>
          </w:rPr>
          <w:t>de Groat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7" w:tooltip="de Wachter, 2011 #319" w:history="1">
        <w:r w:rsidR="00B9711B">
          <w:rPr>
            <w:noProof/>
            <w:sz w:val="10"/>
            <w:szCs w:val="10"/>
          </w:rPr>
          <w:t>de Wachter, 201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8" w:tooltip="de Wachter, 2012 #262" w:history="1">
        <w:r w:rsidR="00B9711B">
          <w:rPr>
            <w:noProof/>
            <w:sz w:val="10"/>
            <w:szCs w:val="10"/>
          </w:rPr>
          <w:t>de Wacht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09" w:tooltip="Demuth, 2006 #234" w:history="1">
        <w:r w:rsidR="00B9711B">
          <w:rPr>
            <w:noProof/>
            <w:sz w:val="10"/>
            <w:szCs w:val="10"/>
          </w:rPr>
          <w:t>Demuth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0" w:tooltip="Dinis, 2004 #246" w:history="1">
        <w:r w:rsidR="00B9711B">
          <w:rPr>
            <w:noProof/>
            <w:sz w:val="10"/>
            <w:szCs w:val="10"/>
          </w:rPr>
          <w:t>Dini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1" w:tooltip="Downie, 1992 #388" w:history="1">
        <w:r w:rsidR="00B9711B">
          <w:rPr>
            <w:noProof/>
            <w:sz w:val="10"/>
            <w:szCs w:val="10"/>
          </w:rPr>
          <w:t>Downi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2" w:tooltip="Downie, 1981 #348" w:history="1">
        <w:r w:rsidR="00B9711B">
          <w:rPr>
            <w:noProof/>
            <w:sz w:val="10"/>
            <w:szCs w:val="10"/>
          </w:rPr>
          <w:t>Downi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8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3" w:tooltip="Drake, 2007 #260" w:history="1">
        <w:r w:rsidR="00B9711B">
          <w:rPr>
            <w:noProof/>
            <w:sz w:val="10"/>
            <w:szCs w:val="10"/>
          </w:rPr>
          <w:t>Drake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4" w:tooltip="Drake, 2010 #266" w:history="1">
        <w:r w:rsidR="00B9711B">
          <w:rPr>
            <w:noProof/>
            <w:sz w:val="10"/>
            <w:szCs w:val="10"/>
          </w:rPr>
          <w:t>Drak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5" w:tooltip="Drake, 2006 #268" w:history="1">
        <w:r w:rsidR="00B9711B">
          <w:rPr>
            <w:noProof/>
            <w:sz w:val="10"/>
            <w:szCs w:val="10"/>
          </w:rPr>
          <w:t>Drak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6" w:tooltip="Drake, 2003 #269" w:history="1">
        <w:r w:rsidR="00B9711B">
          <w:rPr>
            <w:noProof/>
            <w:sz w:val="10"/>
            <w:szCs w:val="10"/>
          </w:rPr>
          <w:t>Drak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7" w:tooltip="Drake, 2002 #34" w:history="1">
        <w:r w:rsidR="00B9711B">
          <w:rPr>
            <w:noProof/>
            <w:sz w:val="10"/>
            <w:szCs w:val="10"/>
          </w:rPr>
          <w:t>Drak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18" w:tooltip="Drake, 2000 #270" w:history="1">
        <w:r w:rsidR="00B9711B">
          <w:rPr>
            <w:noProof/>
            <w:sz w:val="10"/>
            <w:szCs w:val="10"/>
          </w:rPr>
          <w:t>Drak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0" w:tooltip="Dunning-Davies, 2012 #316" w:history="1">
        <w:r w:rsidR="00B9711B">
          <w:rPr>
            <w:noProof/>
            <w:sz w:val="10"/>
            <w:szCs w:val="10"/>
          </w:rPr>
          <w:t>Dunning-Davie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1" w:tooltip="Dutton, 1999 #232" w:history="1">
        <w:r w:rsidR="00B9711B">
          <w:rPr>
            <w:noProof/>
            <w:sz w:val="10"/>
            <w:szCs w:val="10"/>
          </w:rPr>
          <w:t>Dutt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2" w:tooltip="Ehren, 1994 #356" w:history="1">
        <w:r w:rsidR="00B9711B">
          <w:rPr>
            <w:noProof/>
            <w:sz w:val="10"/>
            <w:szCs w:val="10"/>
          </w:rPr>
          <w:t>Ehre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3" w:tooltip="Eichel, 2001 #338" w:history="1">
        <w:r w:rsidR="00B9711B">
          <w:rPr>
            <w:noProof/>
            <w:sz w:val="10"/>
            <w:szCs w:val="10"/>
          </w:rPr>
          <w:t>Eiche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4" w:tooltip="Erol, 2012 #149" w:history="1">
        <w:r w:rsidR="00B9711B">
          <w:rPr>
            <w:noProof/>
            <w:sz w:val="10"/>
            <w:szCs w:val="10"/>
          </w:rPr>
          <w:t>Ero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5" w:tooltip="Evans,  #279" w:history="1">
        <w:r w:rsidR="00B9711B">
          <w:rPr>
            <w:noProof/>
            <w:sz w:val="10"/>
            <w:szCs w:val="10"/>
          </w:rPr>
          <w:t>Evans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6" w:tooltip="Farquhar-Smith, 2001 #238" w:history="1">
        <w:r w:rsidR="00B9711B">
          <w:rPr>
            <w:noProof/>
            <w:sz w:val="10"/>
            <w:szCs w:val="10"/>
          </w:rPr>
          <w:t>Farquhar-Smith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7" w:tooltip="Fathian-Sabet, 2001 #190" w:history="1">
        <w:r w:rsidR="00B9711B">
          <w:rPr>
            <w:noProof/>
            <w:sz w:val="10"/>
            <w:szCs w:val="10"/>
          </w:rPr>
          <w:t>Fathian-Sabet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8" w:tooltip="Felsen, 2003 #171" w:history="1">
        <w:r w:rsidR="00B9711B">
          <w:rPr>
            <w:noProof/>
            <w:sz w:val="10"/>
            <w:szCs w:val="10"/>
          </w:rPr>
          <w:t>Felse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29" w:tooltip="Ferguson, 1997 #26" w:history="1">
        <w:r w:rsidR="00B9711B">
          <w:rPr>
            <w:noProof/>
            <w:sz w:val="10"/>
            <w:szCs w:val="10"/>
          </w:rPr>
          <w:t>Fergu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0" w:tooltip="Filippi, 2007 #380" w:history="1">
        <w:r w:rsidR="00B9711B">
          <w:rPr>
            <w:noProof/>
            <w:sz w:val="10"/>
            <w:szCs w:val="10"/>
          </w:rPr>
          <w:t>Filipp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1" w:tooltip="Fimiani, 1999 #343" w:history="1">
        <w:r w:rsidR="00B9711B">
          <w:rPr>
            <w:noProof/>
            <w:sz w:val="10"/>
            <w:szCs w:val="10"/>
          </w:rPr>
          <w:t>Fimian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2" w:tooltip="Foon, 2010 #263" w:history="1">
        <w:r w:rsidR="00B9711B">
          <w:rPr>
            <w:noProof/>
            <w:sz w:val="10"/>
            <w:szCs w:val="10"/>
          </w:rPr>
          <w:t>Fo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3" w:tooltip="Ford, 2006 #283" w:history="1">
        <w:r w:rsidR="00B9711B">
          <w:rPr>
            <w:noProof/>
            <w:sz w:val="10"/>
            <w:szCs w:val="10"/>
          </w:rPr>
          <w:t>Ford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4" w:tooltip="Forstermann, 1994 #318" w:history="1">
        <w:r w:rsidR="00B9711B">
          <w:rPr>
            <w:noProof/>
            <w:sz w:val="10"/>
            <w:szCs w:val="10"/>
          </w:rPr>
          <w:t>Forsterman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5" w:tooltip="Fowler, 2002 #282" w:history="1">
        <w:r w:rsidR="00B9711B">
          <w:rPr>
            <w:noProof/>
            <w:sz w:val="10"/>
            <w:szCs w:val="10"/>
          </w:rPr>
          <w:t>Fowler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6" w:tooltip="Fowler, 2008 #285" w:history="1">
        <w:r w:rsidR="00B9711B">
          <w:rPr>
            <w:noProof/>
            <w:sz w:val="10"/>
            <w:szCs w:val="10"/>
          </w:rPr>
          <w:t>Fowl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7" w:tooltip="Fox, 1997 #91" w:history="1">
        <w:r w:rsidR="00B9711B">
          <w:rPr>
            <w:noProof/>
            <w:sz w:val="10"/>
            <w:szCs w:val="10"/>
          </w:rPr>
          <w:t>Fox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8" w:tooltip="Frazier, 2007b #305" w:history="1">
        <w:r w:rsidR="00B9711B">
          <w:rPr>
            <w:noProof/>
            <w:sz w:val="10"/>
            <w:szCs w:val="10"/>
          </w:rPr>
          <w:t>Frazi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b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39" w:tooltip="Freeman, 2006 #240" w:history="1">
        <w:r w:rsidR="00B9711B">
          <w:rPr>
            <w:noProof/>
            <w:sz w:val="10"/>
            <w:szCs w:val="10"/>
          </w:rPr>
          <w:t>Freema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0" w:tooltip="Fry, 2010 #264" w:history="1">
        <w:r w:rsidR="00B9711B">
          <w:rPr>
            <w:noProof/>
            <w:sz w:val="10"/>
            <w:szCs w:val="10"/>
          </w:rPr>
          <w:t>Fry, C. H.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1" w:tooltip="Fry, 2010 #37" w:history="1">
        <w:r w:rsidR="00B9711B">
          <w:rPr>
            <w:noProof/>
            <w:sz w:val="10"/>
            <w:szCs w:val="10"/>
          </w:rPr>
          <w:t>Fry, C.H.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2" w:tooltip="Fry, 2007 #294" w:history="1">
        <w:r w:rsidR="00B9711B">
          <w:rPr>
            <w:noProof/>
            <w:sz w:val="10"/>
            <w:szCs w:val="10"/>
          </w:rPr>
          <w:t>Fr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3" w:tooltip="Fry, 2002 #46" w:history="1">
        <w:r w:rsidR="00B9711B">
          <w:rPr>
            <w:noProof/>
            <w:sz w:val="10"/>
            <w:szCs w:val="10"/>
          </w:rPr>
          <w:t>Fr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4" w:tooltip="Fry, 2012 #222" w:history="1">
        <w:r w:rsidR="00B9711B">
          <w:rPr>
            <w:noProof/>
            <w:sz w:val="10"/>
            <w:szCs w:val="10"/>
          </w:rPr>
          <w:t>Fr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5" w:tooltip="Gabella, 1990 #272" w:history="1">
        <w:r w:rsidR="00B9711B">
          <w:rPr>
            <w:noProof/>
            <w:sz w:val="10"/>
            <w:szCs w:val="10"/>
          </w:rPr>
          <w:t>Gabella, 199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6" w:tooltip="Gabella, 1998 #273" w:history="1">
        <w:r w:rsidR="00B9711B">
          <w:rPr>
            <w:noProof/>
            <w:sz w:val="10"/>
            <w:szCs w:val="10"/>
          </w:rPr>
          <w:t>Gabell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7" w:tooltip="Ganitkevich, 1992 #58" w:history="1">
        <w:r w:rsidR="00B9711B">
          <w:rPr>
            <w:noProof/>
            <w:sz w:val="10"/>
            <w:szCs w:val="10"/>
          </w:rPr>
          <w:t>Ganitkevich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8" w:tooltip="Gibson, 1998 #66" w:history="1">
        <w:r w:rsidR="00B9711B">
          <w:rPr>
            <w:noProof/>
            <w:sz w:val="10"/>
            <w:szCs w:val="10"/>
          </w:rPr>
          <w:t>Gib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49" w:tooltip="Giglio, 2005 #197" w:history="1">
        <w:r w:rsidR="00B9711B">
          <w:rPr>
            <w:noProof/>
            <w:sz w:val="10"/>
            <w:szCs w:val="10"/>
          </w:rPr>
          <w:t>Giglio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0" w:tooltip="Gillespie, 2004 #40" w:history="1">
        <w:r w:rsidR="00B9711B">
          <w:rPr>
            <w:noProof/>
            <w:sz w:val="10"/>
            <w:szCs w:val="10"/>
          </w:rPr>
          <w:t>Gillespie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1" w:tooltip="Gillespie, 2006 #326" w:history="1">
        <w:r w:rsidR="00B9711B">
          <w:rPr>
            <w:noProof/>
            <w:sz w:val="10"/>
            <w:szCs w:val="10"/>
          </w:rPr>
          <w:t>Gillespi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2" w:tooltip="Glass, 1997 #340" w:history="1">
        <w:r w:rsidR="00B9711B">
          <w:rPr>
            <w:noProof/>
            <w:sz w:val="10"/>
            <w:szCs w:val="10"/>
          </w:rPr>
          <w:t>Glass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3" w:tooltip="Gratzke, 2009 #12" w:history="1">
        <w:r w:rsidR="00B9711B">
          <w:rPr>
            <w:noProof/>
            <w:sz w:val="10"/>
            <w:szCs w:val="10"/>
          </w:rPr>
          <w:t>Gratzk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4" w:tooltip="Gratzke, 2010 #245" w:history="1">
        <w:r w:rsidR="00B9711B">
          <w:rPr>
            <w:noProof/>
            <w:sz w:val="10"/>
            <w:szCs w:val="10"/>
          </w:rPr>
          <w:t>Gratzk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5" w:tooltip="Grist, 1994 #125" w:history="1">
        <w:r w:rsidR="00B9711B">
          <w:rPr>
            <w:noProof/>
            <w:sz w:val="10"/>
            <w:szCs w:val="10"/>
          </w:rPr>
          <w:t>Grist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6" w:tooltip="Habler, 1990 #20" w:history="1">
        <w:r w:rsidR="00B9711B">
          <w:rPr>
            <w:noProof/>
            <w:sz w:val="10"/>
            <w:szCs w:val="10"/>
          </w:rPr>
          <w:t>Habl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7" w:tooltip="Hanna-Mitchell, 2007 #200" w:history="1">
        <w:r w:rsidR="00B9711B">
          <w:rPr>
            <w:noProof/>
            <w:sz w:val="10"/>
            <w:szCs w:val="10"/>
          </w:rPr>
          <w:t>Hanna-Mitchell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8" w:tooltip="Harvey, 2002 #47" w:history="1">
        <w:r w:rsidR="00B9711B">
          <w:rPr>
            <w:noProof/>
            <w:sz w:val="10"/>
            <w:szCs w:val="10"/>
          </w:rPr>
          <w:t>Harve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59" w:tooltip="Hashitani, 2004 #68" w:history="1">
        <w:r w:rsidR="00B9711B">
          <w:rPr>
            <w:noProof/>
            <w:sz w:val="10"/>
            <w:szCs w:val="10"/>
          </w:rPr>
          <w:t>Hashitan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0" w:tooltip="Hata, 2004 #345" w:history="1">
        <w:r w:rsidR="00B9711B">
          <w:rPr>
            <w:noProof/>
            <w:sz w:val="10"/>
            <w:szCs w:val="10"/>
          </w:rPr>
          <w:t>Hat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1" w:tooltip="Hawthorn, 2000 #9" w:history="1">
        <w:r w:rsidR="00B9711B">
          <w:rPr>
            <w:noProof/>
            <w:sz w:val="10"/>
            <w:szCs w:val="10"/>
          </w:rPr>
          <w:t>Hawthor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2" w:tooltip="Hay, 1994 #90" w:history="1">
        <w:r w:rsidR="00B9711B">
          <w:rPr>
            <w:noProof/>
            <w:sz w:val="10"/>
            <w:szCs w:val="10"/>
          </w:rPr>
          <w:t>Hay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3" w:tooltip="Hayn, 2008 #248" w:history="1">
        <w:r w:rsidR="00B9711B">
          <w:rPr>
            <w:noProof/>
            <w:sz w:val="10"/>
            <w:szCs w:val="10"/>
          </w:rPr>
          <w:t>Hay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4" w:tooltip="Hedge, 2006 #303" w:history="1">
        <w:r w:rsidR="00B9711B">
          <w:rPr>
            <w:noProof/>
            <w:sz w:val="10"/>
            <w:szCs w:val="10"/>
          </w:rPr>
          <w:t>Hedge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5" w:tooltip="Hedge, 1997 #208" w:history="1">
        <w:r w:rsidR="00B9711B">
          <w:rPr>
            <w:noProof/>
            <w:sz w:val="10"/>
            <w:szCs w:val="10"/>
          </w:rPr>
          <w:t>Hedge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6" w:tooltip="Henderson, 2010 #265" w:history="1">
        <w:r w:rsidR="00B9711B">
          <w:rPr>
            <w:noProof/>
            <w:sz w:val="10"/>
            <w:szCs w:val="10"/>
          </w:rPr>
          <w:t>Henderso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7" w:tooltip="Hiragata, 2007 #235" w:history="1">
        <w:r w:rsidR="00B9711B">
          <w:rPr>
            <w:noProof/>
            <w:sz w:val="10"/>
            <w:szCs w:val="10"/>
          </w:rPr>
          <w:t>Hiragat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8" w:tooltip="Hohlbrugger, 1999 #113" w:history="1">
        <w:r w:rsidR="00B9711B">
          <w:rPr>
            <w:noProof/>
            <w:sz w:val="10"/>
            <w:szCs w:val="10"/>
          </w:rPr>
          <w:t>Hohlbrugger, 1999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69" w:tooltip="Hole, 1981 #381" w:history="1">
        <w:r w:rsidR="00B9711B">
          <w:rPr>
            <w:noProof/>
            <w:sz w:val="10"/>
            <w:szCs w:val="10"/>
          </w:rPr>
          <w:t>Hole, 198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0" w:tooltip="Holmäng, 1991 #346" w:history="1">
        <w:r w:rsidR="00B9711B">
          <w:rPr>
            <w:noProof/>
            <w:sz w:val="10"/>
            <w:szCs w:val="10"/>
          </w:rPr>
          <w:t>Holmä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1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1" w:tooltip="Hosseini, 2004 #159" w:history="1">
        <w:r w:rsidR="00B9711B">
          <w:rPr>
            <w:noProof/>
            <w:sz w:val="10"/>
            <w:szCs w:val="10"/>
          </w:rPr>
          <w:t>Hossein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2" w:tooltip="Howlett, 1995 #339" w:history="1">
        <w:r w:rsidR="00B9711B">
          <w:rPr>
            <w:noProof/>
            <w:sz w:val="10"/>
            <w:szCs w:val="10"/>
          </w:rPr>
          <w:t>Howlett, 199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3" w:tooltip="Hu, 2004 #168" w:history="1">
        <w:r w:rsidR="00B9711B">
          <w:rPr>
            <w:noProof/>
            <w:sz w:val="10"/>
            <w:szCs w:val="10"/>
          </w:rPr>
          <w:t>Hu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4" w:tooltip="Hu, 2003 #132" w:history="1">
        <w:r w:rsidR="00B9711B">
          <w:rPr>
            <w:noProof/>
            <w:sz w:val="10"/>
            <w:szCs w:val="10"/>
          </w:rPr>
          <w:t>Hu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3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6" w:tooltip="Iggo, 1955 #15" w:history="1">
        <w:r w:rsidR="00B9711B">
          <w:rPr>
            <w:noProof/>
            <w:sz w:val="10"/>
            <w:szCs w:val="10"/>
          </w:rPr>
          <w:t>Iggo, 195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7" w:tooltip="IIjima, 2007 #204" w:history="1">
        <w:r w:rsidR="00B9711B">
          <w:rPr>
            <w:noProof/>
            <w:sz w:val="10"/>
            <w:szCs w:val="10"/>
          </w:rPr>
          <w:t>IIjim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8" w:tooltip="Ikeda, 2006 #140" w:history="1">
        <w:r w:rsidR="00B9711B">
          <w:rPr>
            <w:noProof/>
            <w:sz w:val="10"/>
            <w:szCs w:val="10"/>
          </w:rPr>
          <w:t>Iked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6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79" w:tooltip="Ikeda, 2007 #335" w:history="1">
        <w:r w:rsidR="00B9711B">
          <w:rPr>
            <w:noProof/>
            <w:sz w:val="10"/>
            <w:szCs w:val="10"/>
          </w:rPr>
          <w:t>Iked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0" w:tooltip="Ikeda, 2007 #403" w:history="1">
        <w:r w:rsidR="00B9711B">
          <w:rPr>
            <w:noProof/>
            <w:sz w:val="10"/>
            <w:szCs w:val="10"/>
          </w:rPr>
          <w:t>Iked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1" w:tooltip="Ikeda, 2008 #38" w:history="1">
        <w:r w:rsidR="00B9711B">
          <w:rPr>
            <w:noProof/>
            <w:sz w:val="10"/>
            <w:szCs w:val="10"/>
          </w:rPr>
          <w:t>Iked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2" w:tooltip="Irons-Georges, 1998 #382" w:history="1">
        <w:r w:rsidR="00B9711B">
          <w:rPr>
            <w:noProof/>
            <w:sz w:val="10"/>
            <w:szCs w:val="10"/>
          </w:rPr>
          <w:t>Irons-Georges, 199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3" w:tooltip="Irwin, 2008 #392" w:history="1">
        <w:r w:rsidR="00B9711B">
          <w:rPr>
            <w:noProof/>
            <w:sz w:val="10"/>
            <w:szCs w:val="10"/>
          </w:rPr>
          <w:t>Irwi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4" w:tooltip="Jagger, 1998 #236" w:history="1">
        <w:r w:rsidR="00B9711B">
          <w:rPr>
            <w:noProof/>
            <w:sz w:val="10"/>
            <w:szCs w:val="10"/>
          </w:rPr>
          <w:t>Jagger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6" w:tooltip="Jen, 1995 #325" w:history="1">
        <w:r w:rsidR="00B9711B">
          <w:rPr>
            <w:noProof/>
            <w:sz w:val="10"/>
            <w:szCs w:val="10"/>
          </w:rPr>
          <w:t>Je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7" w:tooltip="Kageyama, 2008 #108" w:history="1">
        <w:r w:rsidR="00B9711B">
          <w:rPr>
            <w:noProof/>
            <w:sz w:val="10"/>
            <w:szCs w:val="10"/>
          </w:rPr>
          <w:t>Kageyam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8" w:tooltip="Kajioka, 2002 #60" w:history="1">
        <w:r w:rsidR="00B9711B">
          <w:rPr>
            <w:noProof/>
            <w:sz w:val="10"/>
            <w:szCs w:val="10"/>
          </w:rPr>
          <w:t>Kajiok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2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89" w:tooltip="Kanai, 2007 #402" w:history="1">
        <w:r w:rsidR="00B9711B">
          <w:rPr>
            <w:noProof/>
            <w:sz w:val="10"/>
            <w:szCs w:val="10"/>
          </w:rPr>
          <w:t>Kana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7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90" w:tooltip="Kanai, 2010 #94" w:history="1">
        <w:r w:rsidR="00B9711B">
          <w:rPr>
            <w:noProof/>
            <w:sz w:val="10"/>
            <w:szCs w:val="10"/>
          </w:rPr>
          <w:t>Kanai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0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91" w:tooltip="Kang, 2004 #165" w:history="1">
        <w:r w:rsidR="00B9711B">
          <w:rPr>
            <w:noProof/>
            <w:sz w:val="10"/>
            <w:szCs w:val="10"/>
          </w:rPr>
          <w:t>Kang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92" w:tooltip="Kasakov, 1985 #151" w:history="1">
        <w:r w:rsidR="00B9711B">
          <w:rPr>
            <w:noProof/>
            <w:sz w:val="10"/>
            <w:szCs w:val="10"/>
          </w:rPr>
          <w:t>Kasakov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85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93" w:tooltip="Khan, 1998 #144" w:history="1">
        <w:r w:rsidR="00B9711B">
          <w:rPr>
            <w:noProof/>
            <w:sz w:val="10"/>
            <w:szCs w:val="10"/>
          </w:rPr>
          <w:t>Khan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1998</w:t>
        </w:r>
      </w:hyperlink>
      <w:r w:rsidR="00AF0E86">
        <w:rPr>
          <w:noProof/>
          <w:sz w:val="10"/>
          <w:szCs w:val="10"/>
        </w:rPr>
        <w:t xml:space="preserve">; </w:t>
      </w:r>
      <w:hyperlink w:anchor="_ENREF_194" w:tooltip="Khera, 2004 #120" w:history="1">
        <w:r w:rsidR="00B9711B">
          <w:rPr>
            <w:noProof/>
            <w:sz w:val="10"/>
            <w:szCs w:val="10"/>
          </w:rPr>
          <w:t>Khera</w:t>
        </w:r>
        <w:r w:rsidR="00B9711B" w:rsidRPr="00AF0E86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4</w:t>
        </w:r>
      </w:hyperlink>
      <w:r w:rsidR="00AF0E86">
        <w:rPr>
          <w:noProof/>
          <w:sz w:val="10"/>
          <w:szCs w:val="10"/>
        </w:rPr>
        <w:t>)</w:t>
      </w:r>
      <w:r w:rsidRPr="00C13602">
        <w:rPr>
          <w:sz w:val="10"/>
          <w:szCs w:val="10"/>
        </w:rPr>
        <w:fldChar w:fldCharType="end"/>
      </w:r>
      <w:r w:rsidRPr="00C13602">
        <w:rPr>
          <w:sz w:val="10"/>
          <w:szCs w:val="10"/>
        </w:rPr>
        <w:fldChar w:fldCharType="begin">
          <w:fldData xml:space="preserve">ZGFjYSwgRy48L2F1dGhvcj48L2F1dGhvcnM+PC9jb250cmlidXRvcnM+PHRpdGxlcz48dGl0bGU+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</w:fldData>
        </w:fldChar>
      </w:r>
      <w:r w:rsidR="00B9711B">
        <w:rPr>
          <w:sz w:val="10"/>
          <w:szCs w:val="10"/>
        </w:rPr>
        <w:instrText xml:space="preserve"> ADDIN EN.CITE </w:instrText>
      </w:r>
      <w:r w:rsidR="00B9711B">
        <w:rPr>
          <w:sz w:val="10"/>
          <w:szCs w:val="10"/>
        </w:rPr>
        <w:fldChar w:fldCharType="begin">
          <w:fldData xml:space="preserve">PEVuZE5vdGU+PENpdGU+PEF1dGhvcj5BYmU8L0F1dGhvcj48WWVhcj4xOTk2PC9ZZWFyPjxSZWNO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L3JlYy1udW1iZXI+PGZvcmVpZ24ta2V5cz48a2V5IGFwcD0iRU4iIGRiLWlkPSJkZXR6OTJ4YTcy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aG9yPlJlaW5hLCBTLiw8L2F1dGhvcj48YXV0aG9yPkJvcmRhLCBFLlMuPC9hdXRob3I+PC9hdXRo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cmQ+PHJlYy1udW1iZXI+MzYwPC9yZWMtbnVtYmVyPjxmb3JlaWduLWtleXM+PGtleSBhcHA9IkVO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YXJtYWNvbG9neTwvc2Vjb25kYXJ5LXRpdGxlPjwvdGl0bGVzPjxwYWdlcz42OTgtNzAyPC9wYWdl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==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="00B9711B">
        <w:rPr>
          <w:sz w:val="10"/>
          <w:szCs w:val="10"/>
        </w:rPr>
        <w:fldChar w:fldCharType="begin">
          <w:fldData xml:space="preserve">ZGFjYSwgRy48L2F1dGhvcj48L2F1dGhvcnM+PC9jb250cmlidXRvcnM+PHRpdGxlcz48dGl0bGU+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</w:fldData>
        </w:fldChar>
      </w:r>
      <w:r w:rsidR="00B9711B">
        <w:rPr>
          <w:sz w:val="10"/>
          <w:szCs w:val="10"/>
        </w:rPr>
        <w:instrText xml:space="preserve"> ADDIN EN.CITE.DATA </w:instrText>
      </w:r>
      <w:r w:rsidR="00B9711B">
        <w:rPr>
          <w:sz w:val="10"/>
          <w:szCs w:val="10"/>
        </w:rPr>
      </w:r>
      <w:r w:rsidR="00B9711B">
        <w:rPr>
          <w:sz w:val="10"/>
          <w:szCs w:val="10"/>
        </w:rPr>
        <w:fldChar w:fldCharType="end"/>
      </w:r>
      <w:r w:rsidRPr="00C13602">
        <w:rPr>
          <w:sz w:val="10"/>
          <w:szCs w:val="10"/>
        </w:rPr>
        <w:fldChar w:fldCharType="separate"/>
      </w:r>
      <w:r w:rsidRPr="00C13602">
        <w:rPr>
          <w:noProof/>
          <w:sz w:val="10"/>
          <w:szCs w:val="10"/>
        </w:rPr>
        <w:t>(</w:t>
      </w:r>
      <w:hyperlink w:anchor="_ENREF_1" w:tooltip="Abe, 1996 #296" w:history="1">
        <w:r w:rsidR="00B9711B" w:rsidRPr="00C13602">
          <w:rPr>
            <w:noProof/>
            <w:sz w:val="10"/>
            <w:szCs w:val="10"/>
          </w:rPr>
          <w:t>Ab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195" w:tooltip="Kim J.C., 2006 #129" w:history="1">
        <w:r w:rsidR="00B9711B" w:rsidRPr="00C13602">
          <w:rPr>
            <w:noProof/>
            <w:sz w:val="10"/>
            <w:szCs w:val="10"/>
          </w:rPr>
          <w:t>Kim J.C.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196" w:tooltip="Kim, 2005 #128" w:history="1">
        <w:r w:rsidR="00B9711B" w:rsidRPr="00C13602">
          <w:rPr>
            <w:noProof/>
            <w:sz w:val="10"/>
            <w:szCs w:val="10"/>
          </w:rPr>
          <w:t>Kim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197" w:tooltip="Kinder, 1985 #352" w:history="1">
        <w:r w:rsidR="00B9711B" w:rsidRPr="00C13602">
          <w:rPr>
            <w:noProof/>
            <w:sz w:val="10"/>
            <w:szCs w:val="10"/>
          </w:rPr>
          <w:t>Kind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198" w:tooltip="King, 1997 #313" w:history="1">
        <w:r w:rsidR="00B9711B" w:rsidRPr="00C13602">
          <w:rPr>
            <w:noProof/>
            <w:sz w:val="10"/>
            <w:szCs w:val="10"/>
          </w:rPr>
          <w:t>Ki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199" w:tooltip="Kolios, 2004 #193" w:history="1">
        <w:r w:rsidR="00B9711B" w:rsidRPr="00C13602">
          <w:rPr>
            <w:noProof/>
            <w:sz w:val="10"/>
            <w:szCs w:val="10"/>
          </w:rPr>
          <w:t>Kolio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0" w:tooltip="Korkmaz, 2005 #158" w:history="1">
        <w:r w:rsidR="00B9711B" w:rsidRPr="00C13602">
          <w:rPr>
            <w:noProof/>
            <w:sz w:val="10"/>
            <w:szCs w:val="10"/>
          </w:rPr>
          <w:t>Korkma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1" w:tooltip="Kullmann, 2008 #251" w:history="1">
        <w:r w:rsidR="00B9711B" w:rsidRPr="00C13602">
          <w:rPr>
            <w:noProof/>
            <w:sz w:val="10"/>
            <w:szCs w:val="10"/>
          </w:rPr>
          <w:t>Kullman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2" w:tooltip="Kullmann, 2009 #333" w:history="1">
        <w:r w:rsidR="00B9711B" w:rsidRPr="00C13602">
          <w:rPr>
            <w:noProof/>
            <w:sz w:val="10"/>
            <w:szCs w:val="10"/>
          </w:rPr>
          <w:t>Kullman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3" w:tooltip="Kumar, 2004 #230" w:history="1">
        <w:r w:rsidR="00B9711B" w:rsidRPr="00C13602">
          <w:rPr>
            <w:noProof/>
            <w:sz w:val="10"/>
            <w:szCs w:val="10"/>
          </w:rPr>
          <w:t>Kuma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4" w:tooltip="Kumar, 2010 #213" w:history="1">
        <w:r w:rsidR="00B9711B" w:rsidRPr="00C13602">
          <w:rPr>
            <w:noProof/>
            <w:sz w:val="10"/>
            <w:szCs w:val="10"/>
          </w:rPr>
          <w:t>Kuma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5" w:tooltip="Kumar, 2007 #214" w:history="1">
        <w:r w:rsidR="00B9711B" w:rsidRPr="00C13602">
          <w:rPr>
            <w:noProof/>
            <w:sz w:val="10"/>
            <w:szCs w:val="10"/>
          </w:rPr>
          <w:t>Kuma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6" w:tooltip="Kunze, 2006 #320" w:history="1">
        <w:r w:rsidR="00B9711B" w:rsidRPr="00C13602">
          <w:rPr>
            <w:noProof/>
            <w:sz w:val="10"/>
            <w:szCs w:val="10"/>
          </w:rPr>
          <w:t>Kunz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7" w:tooltip="Kuru, 1965 #19" w:history="1">
        <w:r w:rsidR="00B9711B" w:rsidRPr="00C13602">
          <w:rPr>
            <w:noProof/>
            <w:sz w:val="10"/>
            <w:szCs w:val="10"/>
          </w:rPr>
          <w:t>Kuru, 196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8" w:tooltip="Lagou, 2006 #267" w:history="1">
        <w:r w:rsidR="00B9711B" w:rsidRPr="00C13602">
          <w:rPr>
            <w:noProof/>
            <w:sz w:val="10"/>
            <w:szCs w:val="10"/>
          </w:rPr>
          <w:t>Lago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09" w:tooltip="Lai, 2011 #299" w:history="1">
        <w:r w:rsidR="00B9711B" w:rsidRPr="00C13602">
          <w:rPr>
            <w:noProof/>
            <w:sz w:val="10"/>
            <w:szCs w:val="10"/>
          </w:rPr>
          <w:t>La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0" w:tooltip="Lancaster, 2001 #92" w:history="1">
        <w:r w:rsidR="00B9711B" w:rsidRPr="00C13602">
          <w:rPr>
            <w:noProof/>
            <w:sz w:val="10"/>
            <w:szCs w:val="10"/>
          </w:rPr>
          <w:t>Lancast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1" w:tooltip="Lauckner, 2005 #341" w:history="1">
        <w:r w:rsidR="00B9711B" w:rsidRPr="00C13602">
          <w:rPr>
            <w:noProof/>
            <w:sz w:val="10"/>
            <w:szCs w:val="10"/>
          </w:rPr>
          <w:t>Lauckn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2" w:tooltip="Lavelle, 2001 #115" w:history="1">
        <w:r w:rsidR="00B9711B" w:rsidRPr="00C13602">
          <w:rPr>
            <w:noProof/>
            <w:sz w:val="10"/>
            <w:szCs w:val="10"/>
          </w:rPr>
          <w:t>Lavell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3" w:tooltip="Lavelle, 1998 #123" w:history="1">
        <w:r w:rsidR="00B9711B" w:rsidRPr="00C13602">
          <w:rPr>
            <w:noProof/>
            <w:sz w:val="10"/>
            <w:szCs w:val="10"/>
          </w:rPr>
          <w:t>Lavell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4" w:tooltip="Lavelle, 2002 #100" w:history="1">
        <w:r w:rsidR="00B9711B" w:rsidRPr="00C13602">
          <w:rPr>
            <w:noProof/>
            <w:sz w:val="10"/>
            <w:szCs w:val="10"/>
          </w:rPr>
          <w:t>Lavell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5" w:tooltip="Lee, 2000 #215" w:history="1">
        <w:r w:rsidR="00B9711B" w:rsidRPr="00C13602">
          <w:rPr>
            <w:noProof/>
            <w:sz w:val="10"/>
            <w:szCs w:val="10"/>
          </w:rPr>
          <w:t>Le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6" w:tooltip="Lee, 2007 #141" w:history="1">
        <w:r w:rsidR="00B9711B" w:rsidRPr="00C13602">
          <w:rPr>
            <w:noProof/>
            <w:sz w:val="10"/>
            <w:szCs w:val="10"/>
          </w:rPr>
          <w:t>Le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7" w:tooltip="Leiria, 2011 #87" w:history="1">
        <w:r w:rsidR="00B9711B" w:rsidRPr="00C13602">
          <w:rPr>
            <w:noProof/>
            <w:sz w:val="10"/>
            <w:szCs w:val="10"/>
          </w:rPr>
          <w:t>Leiri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8" w:tooltip="Lemack, 1999 #362" w:history="1">
        <w:r w:rsidR="00B9711B" w:rsidRPr="00C13602">
          <w:rPr>
            <w:noProof/>
            <w:sz w:val="10"/>
            <w:szCs w:val="10"/>
          </w:rPr>
          <w:t>Lemack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19" w:tooltip="Lewis, 2000 #291" w:history="1">
        <w:r w:rsidR="00B9711B" w:rsidRPr="00C13602">
          <w:rPr>
            <w:noProof/>
            <w:sz w:val="10"/>
            <w:szCs w:val="10"/>
          </w:rPr>
          <w:t>Lewis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0" w:tooltip="Liu, 2005 #70" w:history="1">
        <w:r w:rsidR="00B9711B" w:rsidRPr="00C13602">
          <w:rPr>
            <w:noProof/>
            <w:sz w:val="10"/>
            <w:szCs w:val="10"/>
          </w:rPr>
          <w:t>Li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1" w:tooltip="Lotz, 1994 #363" w:history="1">
        <w:r w:rsidR="00B9711B" w:rsidRPr="00C13602">
          <w:rPr>
            <w:noProof/>
            <w:sz w:val="10"/>
            <w:szCs w:val="10"/>
          </w:rPr>
          <w:t>Lot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2" w:tooltip="Maggi, 1992 #146" w:history="1">
        <w:r w:rsidR="00B9711B" w:rsidRPr="00C13602">
          <w:rPr>
            <w:noProof/>
            <w:sz w:val="10"/>
            <w:szCs w:val="10"/>
          </w:rPr>
          <w:t>Maggi, 199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3" w:tooltip="Maggi, 1984 #347" w:history="1">
        <w:r w:rsidR="00B9711B" w:rsidRPr="00C13602">
          <w:rPr>
            <w:noProof/>
            <w:sz w:val="10"/>
            <w:szCs w:val="10"/>
          </w:rPr>
          <w:t>Magg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4" w:tooltip="Maggi, 1988 #134" w:history="1">
        <w:r w:rsidR="00B9711B" w:rsidRPr="00C13602">
          <w:rPr>
            <w:noProof/>
            <w:sz w:val="10"/>
            <w:szCs w:val="10"/>
          </w:rPr>
          <w:t>Magg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5" w:tooltip="Maggi, 1989 #79" w:history="1">
        <w:r w:rsidR="00B9711B" w:rsidRPr="00C13602">
          <w:rPr>
            <w:noProof/>
            <w:sz w:val="10"/>
            <w:szCs w:val="10"/>
          </w:rPr>
          <w:t>Magg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6" w:tooltip="Maggi, 1993 #107" w:history="1">
        <w:r w:rsidR="00B9711B" w:rsidRPr="00C13602">
          <w:rPr>
            <w:noProof/>
            <w:sz w:val="10"/>
            <w:szCs w:val="10"/>
          </w:rPr>
          <w:t>Magg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7" w:tooltip="Mallory, 1989 #22" w:history="1">
        <w:r w:rsidR="00B9711B" w:rsidRPr="00C13602">
          <w:rPr>
            <w:noProof/>
            <w:sz w:val="10"/>
            <w:szCs w:val="10"/>
          </w:rPr>
          <w:t>Mallory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28" w:tooltip="Martin, 2000 #243" w:history="1">
        <w:r w:rsidR="00B9711B" w:rsidRPr="00C13602">
          <w:rPr>
            <w:noProof/>
            <w:sz w:val="10"/>
            <w:szCs w:val="10"/>
          </w:rPr>
          <w:t>Marti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0" w:tooltip="Masters, 1999 #80" w:history="1">
        <w:r w:rsidR="00B9711B" w:rsidRPr="00C13602">
          <w:rPr>
            <w:noProof/>
            <w:sz w:val="10"/>
            <w:szCs w:val="10"/>
          </w:rPr>
          <w:t>Master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1" w:tooltip="Masuda, 2009 #196" w:history="1">
        <w:r w:rsidR="00B9711B" w:rsidRPr="00C13602">
          <w:rPr>
            <w:noProof/>
            <w:sz w:val="10"/>
            <w:szCs w:val="10"/>
          </w:rPr>
          <w:t>Masu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2" w:tooltip="Masuda, 2009 #174" w:history="1">
        <w:r w:rsidR="00B9711B" w:rsidRPr="00C13602">
          <w:rPr>
            <w:noProof/>
            <w:sz w:val="10"/>
            <w:szCs w:val="10"/>
          </w:rPr>
          <w:t>Masu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3" w:tooltip="Masuda, 2007 #184" w:history="1">
        <w:r w:rsidR="00B9711B" w:rsidRPr="00C13602">
          <w:rPr>
            <w:noProof/>
            <w:sz w:val="10"/>
            <w:szCs w:val="10"/>
          </w:rPr>
          <w:t>Masu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4" w:tooltip="Masuda, 2002 #187" w:history="1">
        <w:r w:rsidR="00B9711B" w:rsidRPr="00C13602">
          <w:rPr>
            <w:noProof/>
            <w:sz w:val="10"/>
            <w:szCs w:val="10"/>
          </w:rPr>
          <w:t>Masu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5" w:tooltip="Masunaga, 2006 #133" w:history="1">
        <w:r w:rsidR="00B9711B" w:rsidRPr="00C13602">
          <w:rPr>
            <w:noProof/>
            <w:sz w:val="10"/>
            <w:szCs w:val="10"/>
          </w:rPr>
          <w:t>Masunag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6" w:tooltip="Matsui, 2000 #364" w:history="1">
        <w:r w:rsidR="00B9711B" w:rsidRPr="00C13602">
          <w:rPr>
            <w:noProof/>
            <w:sz w:val="10"/>
            <w:szCs w:val="10"/>
          </w:rPr>
          <w:t>Matsu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7" w:tooltip="Matsumoto-Miyai, 2009 #220" w:history="1">
        <w:r w:rsidR="00B9711B" w:rsidRPr="00C13602">
          <w:rPr>
            <w:noProof/>
            <w:sz w:val="10"/>
            <w:szCs w:val="10"/>
          </w:rPr>
          <w:t>Matsumoto-Miya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8" w:tooltip="Matsumoto-Miyai, 2012 #217" w:history="1">
        <w:r w:rsidR="00B9711B" w:rsidRPr="00C13602">
          <w:rPr>
            <w:noProof/>
            <w:sz w:val="10"/>
            <w:szCs w:val="10"/>
          </w:rPr>
          <w:t>Matsumoto-Miya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39" w:tooltip="Matsumoto, 2010 #205" w:history="1">
        <w:r w:rsidR="00B9711B" w:rsidRPr="00C13602">
          <w:rPr>
            <w:noProof/>
            <w:sz w:val="10"/>
            <w:szCs w:val="10"/>
          </w:rPr>
          <w:t>Matsumoto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0" w:tooltip="Mazieres, 1998 #276" w:history="1">
        <w:r w:rsidR="00B9711B" w:rsidRPr="00C13602">
          <w:rPr>
            <w:noProof/>
            <w:sz w:val="10"/>
            <w:szCs w:val="10"/>
          </w:rPr>
          <w:t>Maziere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1" w:tooltip="McCafferty, 2008 #130" w:history="1">
        <w:r w:rsidR="00B9711B" w:rsidRPr="00C13602">
          <w:rPr>
            <w:noProof/>
            <w:sz w:val="10"/>
            <w:szCs w:val="10"/>
          </w:rPr>
          <w:t>McCafferty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2" w:tooltip="McCarthy, 2009 #3" w:history="1">
        <w:r w:rsidR="00B9711B" w:rsidRPr="00C13602">
          <w:rPr>
            <w:noProof/>
            <w:sz w:val="10"/>
            <w:szCs w:val="10"/>
          </w:rPr>
          <w:t>McCarthy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3" w:tooltip="McMurray, 1998 #76" w:history="1">
        <w:r w:rsidR="00B9711B" w:rsidRPr="00C13602">
          <w:rPr>
            <w:noProof/>
            <w:sz w:val="10"/>
            <w:szCs w:val="10"/>
          </w:rPr>
          <w:t>McMurray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4" w:tooltip="Meng, 2008 #295" w:history="1">
        <w:r w:rsidR="00B9711B" w:rsidRPr="00C13602">
          <w:rPr>
            <w:noProof/>
            <w:sz w:val="10"/>
            <w:szCs w:val="10"/>
          </w:rPr>
          <w:t>Me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5" w:tooltip="Meng, 2012 #181" w:history="1">
        <w:r w:rsidR="00B9711B" w:rsidRPr="00C13602">
          <w:rPr>
            <w:noProof/>
            <w:sz w:val="10"/>
            <w:szCs w:val="10"/>
          </w:rPr>
          <w:t>Me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6" w:tooltip="Moro, 2011 #207" w:history="1">
        <w:r w:rsidR="00B9711B" w:rsidRPr="00C13602">
          <w:rPr>
            <w:noProof/>
            <w:sz w:val="10"/>
            <w:szCs w:val="10"/>
          </w:rPr>
          <w:t>Moro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7" w:tooltip="Morrison, 1997 #18" w:history="1">
        <w:r w:rsidR="00B9711B" w:rsidRPr="00C13602">
          <w:rPr>
            <w:noProof/>
            <w:sz w:val="10"/>
            <w:szCs w:val="10"/>
          </w:rPr>
          <w:t>Morrison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8" w:tooltip="Morrison, 1999 #275" w:history="1">
        <w:r w:rsidR="00B9711B" w:rsidRPr="00C13602">
          <w:rPr>
            <w:noProof/>
            <w:sz w:val="10"/>
            <w:szCs w:val="10"/>
          </w:rPr>
          <w:t>Morrison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49" w:tooltip="Morrison, 2005 #389" w:history="1">
        <w:r w:rsidR="00B9711B" w:rsidRPr="00C13602">
          <w:rPr>
            <w:noProof/>
            <w:sz w:val="10"/>
            <w:szCs w:val="10"/>
          </w:rPr>
          <w:t>Morriso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0" w:tooltip="Moss, 1997 #14" w:history="1">
        <w:r w:rsidR="00B9711B" w:rsidRPr="00C13602">
          <w:rPr>
            <w:noProof/>
            <w:sz w:val="10"/>
            <w:szCs w:val="10"/>
          </w:rPr>
          <w:t>Mos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1" w:tooltip="Mosso, 1882 #39" w:history="1">
        <w:r w:rsidR="00B9711B" w:rsidRPr="00C13602">
          <w:rPr>
            <w:noProof/>
            <w:sz w:val="10"/>
            <w:szCs w:val="10"/>
          </w:rPr>
          <w:t>Mosso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88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2" w:tooltip="Mukerji, 2010 #239" w:history="1">
        <w:r w:rsidR="00B9711B" w:rsidRPr="00C13602">
          <w:rPr>
            <w:noProof/>
            <w:sz w:val="10"/>
            <w:szCs w:val="10"/>
          </w:rPr>
          <w:t>Mukerj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3" w:tooltip="Mulholland, 1993 #147" w:history="1">
        <w:r w:rsidR="00B9711B" w:rsidRPr="00C13602">
          <w:rPr>
            <w:noProof/>
            <w:sz w:val="10"/>
            <w:szCs w:val="10"/>
          </w:rPr>
          <w:t>Mulholland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4" w:tooltip="Mumtaz, 2000 #154" w:history="1">
        <w:r w:rsidR="00B9711B" w:rsidRPr="00C13602">
          <w:rPr>
            <w:noProof/>
            <w:sz w:val="10"/>
            <w:szCs w:val="10"/>
          </w:rPr>
          <w:t>Mumta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5" w:tooltip="Munoz, 2010 #249" w:history="1">
        <w:r w:rsidR="00B9711B" w:rsidRPr="00C13602">
          <w:rPr>
            <w:noProof/>
            <w:sz w:val="10"/>
            <w:szCs w:val="10"/>
          </w:rPr>
          <w:t>Muno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6" w:tooltip="Munoz, 2011 #212" w:history="1">
        <w:r w:rsidR="00B9711B" w:rsidRPr="00C13602">
          <w:rPr>
            <w:noProof/>
            <w:sz w:val="10"/>
            <w:szCs w:val="10"/>
          </w:rPr>
          <w:t>Muno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7" w:tooltip="Munoz, 2012 #224" w:history="1">
        <w:r w:rsidR="00B9711B" w:rsidRPr="00C13602">
          <w:rPr>
            <w:noProof/>
            <w:sz w:val="10"/>
            <w:szCs w:val="10"/>
          </w:rPr>
          <w:t>Muno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8" w:tooltip="Munoz, 2011 #292" w:history="1">
        <w:r w:rsidR="00B9711B" w:rsidRPr="00C13602">
          <w:rPr>
            <w:noProof/>
            <w:sz w:val="10"/>
            <w:szCs w:val="10"/>
          </w:rPr>
          <w:t>Muno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59" w:tooltip="Nagabukuro, 2010 #378" w:history="1">
        <w:r w:rsidR="00B9711B" w:rsidRPr="00C13602">
          <w:rPr>
            <w:noProof/>
            <w:sz w:val="10"/>
            <w:szCs w:val="10"/>
          </w:rPr>
          <w:t>Nagabukuro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0" w:tooltip="Namasivayam, 1999 #225" w:history="1">
        <w:r w:rsidR="00B9711B" w:rsidRPr="00C13602">
          <w:rPr>
            <w:noProof/>
            <w:sz w:val="10"/>
            <w:szCs w:val="10"/>
          </w:rPr>
          <w:t>Namasivayam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1" w:tooltip="Negrete, 1996 #124" w:history="1">
        <w:r w:rsidR="00B9711B" w:rsidRPr="00C13602">
          <w:rPr>
            <w:noProof/>
            <w:sz w:val="10"/>
            <w:szCs w:val="10"/>
          </w:rPr>
          <w:t>Negret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3" w:tooltip="Nile, 2012 #252" w:history="1">
        <w:r w:rsidR="00B9711B" w:rsidRPr="00C13602">
          <w:rPr>
            <w:noProof/>
            <w:sz w:val="10"/>
            <w:szCs w:val="10"/>
          </w:rPr>
          <w:t>Nil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4" w:tooltip="Nile, 2012 #375" w:history="1">
        <w:r w:rsidR="00B9711B" w:rsidRPr="00C13602">
          <w:rPr>
            <w:noProof/>
            <w:sz w:val="10"/>
            <w:szCs w:val="10"/>
          </w:rPr>
          <w:t>Nil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5" w:tooltip="Nishiguchi, 2005 #229" w:history="1">
        <w:r w:rsidR="00B9711B" w:rsidRPr="00C13602">
          <w:rPr>
            <w:noProof/>
            <w:sz w:val="10"/>
            <w:szCs w:val="10"/>
          </w:rPr>
          <w:t>Nishiguch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6" w:tooltip="Orman, 2005 #177" w:history="1">
        <w:r w:rsidR="00B9711B" w:rsidRPr="00C13602">
          <w:rPr>
            <w:noProof/>
            <w:sz w:val="10"/>
            <w:szCs w:val="10"/>
          </w:rPr>
          <w:t>Orma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7" w:tooltip="Ozawa, 1999 #156" w:history="1">
        <w:r w:rsidR="00B9711B" w:rsidRPr="00C13602">
          <w:rPr>
            <w:noProof/>
            <w:sz w:val="10"/>
            <w:szCs w:val="10"/>
          </w:rPr>
          <w:t>Ozaw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8" w:tooltip="Page, 2009 #175" w:history="1">
        <w:r w:rsidR="00B9711B" w:rsidRPr="00C13602">
          <w:rPr>
            <w:noProof/>
            <w:sz w:val="10"/>
            <w:szCs w:val="10"/>
          </w:rPr>
          <w:t>Pag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69" w:tooltip="Palea, 1994 #353" w:history="1">
        <w:r w:rsidR="00B9711B" w:rsidRPr="00C13602">
          <w:rPr>
            <w:noProof/>
            <w:sz w:val="10"/>
            <w:szCs w:val="10"/>
          </w:rPr>
          <w:t>Pale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0" w:tooltip="Palea, 1998 #148" w:history="1">
        <w:r w:rsidR="00B9711B" w:rsidRPr="00C13602">
          <w:rPr>
            <w:noProof/>
            <w:sz w:val="10"/>
            <w:szCs w:val="10"/>
          </w:rPr>
          <w:t>Pale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1" w:tooltip="Pandita, 2000 #164" w:history="1">
        <w:r w:rsidR="00B9711B" w:rsidRPr="00C13602">
          <w:rPr>
            <w:noProof/>
            <w:sz w:val="10"/>
            <w:szCs w:val="10"/>
          </w:rPr>
          <w:t>Pandit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2" w:tooltip="Parsons, 2012 #112" w:history="1">
        <w:r w:rsidR="00B9711B" w:rsidRPr="00C13602">
          <w:rPr>
            <w:noProof/>
            <w:sz w:val="10"/>
            <w:szCs w:val="10"/>
          </w:rPr>
          <w:t>Parson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3" w:tooltip="Parsons, 2001 #114" w:history="1">
        <w:r w:rsidR="00B9711B" w:rsidRPr="00C13602">
          <w:rPr>
            <w:noProof/>
            <w:sz w:val="10"/>
            <w:szCs w:val="10"/>
          </w:rPr>
          <w:t>Parson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4" w:tooltip="Parsons, 1998 #111" w:history="1">
        <w:r w:rsidR="00B9711B" w:rsidRPr="00C13602">
          <w:rPr>
            <w:noProof/>
            <w:sz w:val="10"/>
            <w:szCs w:val="10"/>
          </w:rPr>
          <w:t>Parson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5" w:tooltip="Parsons, 1979 #383" w:history="1">
        <w:r w:rsidR="00B9711B" w:rsidRPr="00C13602">
          <w:rPr>
            <w:noProof/>
            <w:sz w:val="10"/>
            <w:szCs w:val="10"/>
          </w:rPr>
          <w:t>Parson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7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6" w:tooltip="Parsons, 1988 #96" w:history="1">
        <w:r w:rsidR="00B9711B" w:rsidRPr="00C13602">
          <w:rPr>
            <w:noProof/>
            <w:sz w:val="10"/>
            <w:szCs w:val="10"/>
          </w:rPr>
          <w:t>Parson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7" w:tooltip="Persson, 1993 #188" w:history="1">
        <w:r w:rsidR="00B9711B" w:rsidRPr="00C13602">
          <w:rPr>
            <w:noProof/>
            <w:sz w:val="10"/>
            <w:szCs w:val="10"/>
          </w:rPr>
          <w:t>Persso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8" w:tooltip="Persson, 1998 #355" w:history="1">
        <w:r w:rsidR="00B9711B" w:rsidRPr="00C13602">
          <w:rPr>
            <w:noProof/>
            <w:sz w:val="10"/>
            <w:szCs w:val="10"/>
          </w:rPr>
          <w:t>Persso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79" w:tooltip="Persson, 1992 #182" w:history="1">
        <w:r w:rsidR="00B9711B" w:rsidRPr="00C13602">
          <w:rPr>
            <w:noProof/>
            <w:sz w:val="10"/>
            <w:szCs w:val="10"/>
          </w:rPr>
          <w:t>Persso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0" w:tooltip="Persson, 1992 #183" w:history="1">
        <w:r w:rsidR="00B9711B" w:rsidRPr="00C13602">
          <w:rPr>
            <w:noProof/>
            <w:sz w:val="10"/>
            <w:szCs w:val="10"/>
          </w:rPr>
          <w:t>Persso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1" w:tooltip="Persson, 1999 #189" w:history="1">
        <w:r w:rsidR="00B9711B" w:rsidRPr="00C13602">
          <w:rPr>
            <w:noProof/>
            <w:sz w:val="10"/>
            <w:szCs w:val="10"/>
          </w:rPr>
          <w:t>Persso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2" w:tooltip="Pertwee, 1996 #11" w:history="1">
        <w:r w:rsidR="00B9711B" w:rsidRPr="00C13602">
          <w:rPr>
            <w:noProof/>
            <w:sz w:val="10"/>
            <w:szCs w:val="10"/>
          </w:rPr>
          <w:t>Pertwe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3" w:tooltip="Poljakovic, 2001 #253" w:history="1">
        <w:r w:rsidR="00B9711B" w:rsidRPr="00C13602">
          <w:rPr>
            <w:noProof/>
            <w:sz w:val="10"/>
            <w:szCs w:val="10"/>
          </w:rPr>
          <w:t>Poljakovic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4" w:tooltip="Rahnama'i, 2010 #152" w:history="1">
        <w:r w:rsidR="00B9711B" w:rsidRPr="00C13602">
          <w:rPr>
            <w:noProof/>
            <w:sz w:val="10"/>
            <w:szCs w:val="10"/>
          </w:rPr>
          <w:t>Rahnama'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5" w:tooltip="Rajasekaran, 2006 #97" w:history="1">
        <w:r w:rsidR="00B9711B" w:rsidRPr="00C13602">
          <w:rPr>
            <w:noProof/>
            <w:sz w:val="10"/>
            <w:szCs w:val="10"/>
          </w:rPr>
          <w:t>Rajasekara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6" w:tooltip="Rastogi, 2008 #131" w:history="1">
        <w:r w:rsidR="00B9711B" w:rsidRPr="00C13602">
          <w:rPr>
            <w:noProof/>
            <w:sz w:val="10"/>
            <w:szCs w:val="10"/>
          </w:rPr>
          <w:t>Rastog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8" w:tooltip="Rivera, 2006 #83" w:history="1">
        <w:r w:rsidR="00B9711B" w:rsidRPr="00C13602">
          <w:rPr>
            <w:noProof/>
            <w:sz w:val="10"/>
            <w:szCs w:val="10"/>
          </w:rPr>
          <w:t>River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89" w:tooltip="Rong, 2002 #1" w:history="1">
        <w:r w:rsidR="00B9711B" w:rsidRPr="00C13602">
          <w:rPr>
            <w:noProof/>
            <w:sz w:val="10"/>
            <w:szCs w:val="10"/>
          </w:rPr>
          <w:t>Ro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0" w:tooltip="Rong, 2007 #27" w:history="1">
        <w:r w:rsidR="00B9711B" w:rsidRPr="00C13602">
          <w:rPr>
            <w:noProof/>
            <w:sz w:val="10"/>
            <w:szCs w:val="10"/>
          </w:rPr>
          <w:t>Ro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1" w:tooltip="Roosen, 2009 #286" w:history="1">
        <w:r w:rsidR="00B9711B" w:rsidRPr="00C13602">
          <w:rPr>
            <w:noProof/>
            <w:sz w:val="10"/>
            <w:szCs w:val="10"/>
          </w:rPr>
          <w:t>Roose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2" w:tooltip="Ross, 2002 #344" w:history="1">
        <w:r w:rsidR="00B9711B" w:rsidRPr="00C13602">
          <w:rPr>
            <w:noProof/>
            <w:sz w:val="10"/>
            <w:szCs w:val="10"/>
          </w:rPr>
          <w:t>Ros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3" w:tooltip="Saban, 2008 #334" w:history="1">
        <w:r w:rsidR="00B9711B" w:rsidRPr="00C13602">
          <w:rPr>
            <w:noProof/>
            <w:sz w:val="10"/>
            <w:szCs w:val="10"/>
          </w:rPr>
          <w:t>Saba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5" w:tooltip="Sadananda, 2011 #259" w:history="1">
        <w:r w:rsidR="00B9711B" w:rsidRPr="00C13602">
          <w:rPr>
            <w:noProof/>
            <w:sz w:val="10"/>
            <w:szCs w:val="10"/>
          </w:rPr>
          <w:t>Sadanan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6" w:tooltip="Sadananda, 2012 #227" w:history="1">
        <w:r w:rsidR="00B9711B" w:rsidRPr="00C13602">
          <w:rPr>
            <w:noProof/>
            <w:sz w:val="10"/>
            <w:szCs w:val="10"/>
          </w:rPr>
          <w:t>Sadanan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7" w:tooltip="Sadananda, 2009 #219" w:history="1">
        <w:r w:rsidR="00B9711B" w:rsidRPr="00C13602">
          <w:rPr>
            <w:noProof/>
            <w:sz w:val="10"/>
            <w:szCs w:val="10"/>
          </w:rPr>
          <w:t>Sadanan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8" w:tooltip="Saiotoh, 2007 #242" w:history="1">
        <w:r w:rsidR="00B9711B" w:rsidRPr="00C13602">
          <w:rPr>
            <w:noProof/>
            <w:sz w:val="10"/>
            <w:szCs w:val="10"/>
          </w:rPr>
          <w:t>Saiotoh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299" w:tooltip="Sánchez, 2003 #342" w:history="1">
        <w:r w:rsidR="00B9711B" w:rsidRPr="00C13602">
          <w:rPr>
            <w:noProof/>
            <w:sz w:val="10"/>
            <w:szCs w:val="10"/>
          </w:rPr>
          <w:t>Sánchez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0" w:tooltip="Santoso, 2011 #185" w:history="1">
        <w:r w:rsidR="00B9711B" w:rsidRPr="00C13602">
          <w:rPr>
            <w:noProof/>
            <w:sz w:val="10"/>
            <w:szCs w:val="10"/>
          </w:rPr>
          <w:t>Santoso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1" w:tooltip="Santoso, 2010 #209" w:history="1">
        <w:r w:rsidR="00B9711B" w:rsidRPr="00C13602">
          <w:rPr>
            <w:noProof/>
            <w:sz w:val="10"/>
            <w:szCs w:val="10"/>
          </w:rPr>
          <w:t>Santoso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2" w:tooltip="Sarikas, 1986 #384" w:history="1">
        <w:r w:rsidR="00B9711B" w:rsidRPr="00C13602">
          <w:rPr>
            <w:noProof/>
            <w:sz w:val="10"/>
            <w:szCs w:val="10"/>
          </w:rPr>
          <w:t>Sarika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3" w:tooltip="Sasatomi, 2008 #162" w:history="1">
        <w:r w:rsidR="00B9711B" w:rsidRPr="00C13602">
          <w:rPr>
            <w:noProof/>
            <w:sz w:val="10"/>
            <w:szCs w:val="10"/>
          </w:rPr>
          <w:t>Sasatom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6" w:tooltip="Sengupta, 1994 #13" w:history="1">
        <w:r w:rsidR="00B9711B" w:rsidRPr="00C13602">
          <w:rPr>
            <w:noProof/>
            <w:sz w:val="10"/>
            <w:szCs w:val="10"/>
          </w:rPr>
          <w:t>Sengupt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7" w:tooltip="Shea, 2000 #23" w:history="1">
        <w:r w:rsidR="00B9711B" w:rsidRPr="00C13602">
          <w:rPr>
            <w:noProof/>
            <w:sz w:val="10"/>
            <w:szCs w:val="10"/>
          </w:rPr>
          <w:t>She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8" w:tooltip="Sherrington, 1892 #41" w:history="1">
        <w:r w:rsidR="00B9711B" w:rsidRPr="00C13602">
          <w:rPr>
            <w:noProof/>
            <w:sz w:val="10"/>
            <w:szCs w:val="10"/>
          </w:rPr>
          <w:t>Sherrington, 189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09" w:tooltip="Shochina, 2001 #192" w:history="1">
        <w:r w:rsidR="00B9711B" w:rsidRPr="00C13602">
          <w:rPr>
            <w:noProof/>
            <w:sz w:val="10"/>
            <w:szCs w:val="10"/>
          </w:rPr>
          <w:t>Shochin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0" w:tooltip="Sibley, 1987 #399" w:history="1">
        <w:r w:rsidR="00B9711B" w:rsidRPr="00C13602">
          <w:rPr>
            <w:noProof/>
            <w:sz w:val="10"/>
            <w:szCs w:val="10"/>
          </w:rPr>
          <w:t>Sibley, 198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1" w:tooltip="Smet, 1994 #360" w:history="1">
        <w:r w:rsidR="00B9711B" w:rsidRPr="00C13602">
          <w:rPr>
            <w:noProof/>
            <w:sz w:val="10"/>
            <w:szCs w:val="10"/>
          </w:rPr>
          <w:t>Smet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2" w:tooltip="Smet, 1996 #186" w:history="1">
        <w:r w:rsidR="00B9711B" w:rsidRPr="00C13602">
          <w:rPr>
            <w:noProof/>
            <w:sz w:val="10"/>
            <w:szCs w:val="10"/>
          </w:rPr>
          <w:t>Smet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4" w:tooltip="Smith, 2005 #228" w:history="1">
        <w:r w:rsidR="00B9711B" w:rsidRPr="00C13602">
          <w:rPr>
            <w:noProof/>
            <w:sz w:val="10"/>
            <w:szCs w:val="10"/>
          </w:rPr>
          <w:t>Smith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5" w:tooltip="Soler, 2008 #99" w:history="1">
        <w:r w:rsidR="00B9711B" w:rsidRPr="00C13602">
          <w:rPr>
            <w:noProof/>
            <w:sz w:val="10"/>
            <w:szCs w:val="10"/>
          </w:rPr>
          <w:t>Sol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6" w:tooltip="Somogyi, 1992 #365" w:history="1">
        <w:r w:rsidR="00B9711B" w:rsidRPr="00C13602">
          <w:rPr>
            <w:noProof/>
            <w:sz w:val="10"/>
            <w:szCs w:val="10"/>
          </w:rPr>
          <w:t>Somogy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7" w:tooltip="Somogyi, 1999 #367" w:history="1">
        <w:r w:rsidR="00B9711B" w:rsidRPr="00C13602">
          <w:rPr>
            <w:noProof/>
            <w:sz w:val="10"/>
            <w:szCs w:val="10"/>
          </w:rPr>
          <w:t>Somogy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8" w:tooltip="Somogyi, 1997 #4" w:history="1">
        <w:r w:rsidR="00B9711B" w:rsidRPr="00C13602">
          <w:rPr>
            <w:noProof/>
            <w:sz w:val="10"/>
            <w:szCs w:val="10"/>
          </w:rPr>
          <w:t>Somogy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19" w:tooltip="Spector, 2011 #122" w:history="1">
        <w:r w:rsidR="00B9711B" w:rsidRPr="00C13602">
          <w:rPr>
            <w:noProof/>
            <w:sz w:val="10"/>
            <w:szCs w:val="10"/>
          </w:rPr>
          <w:t>Specto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0" w:tooltip="Starkman, 2008 #103" w:history="1">
        <w:r w:rsidR="00B9711B" w:rsidRPr="00C13602">
          <w:rPr>
            <w:noProof/>
            <w:sz w:val="10"/>
            <w:szCs w:val="10"/>
          </w:rPr>
          <w:t>Starkma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1" w:tooltip="Stehle, 1992 #310" w:history="1">
        <w:r w:rsidR="00B9711B" w:rsidRPr="00C13602">
          <w:rPr>
            <w:noProof/>
            <w:sz w:val="10"/>
            <w:szCs w:val="10"/>
          </w:rPr>
          <w:t>Stehl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2" w:tooltip="Stein, 1996 #7" w:history="1">
        <w:r w:rsidR="00B9711B" w:rsidRPr="00C13602">
          <w:rPr>
            <w:noProof/>
            <w:sz w:val="10"/>
            <w:szCs w:val="10"/>
          </w:rPr>
          <w:t>Stei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3" w:tooltip="Stewart, 2003 #395" w:history="1">
        <w:r w:rsidR="00B9711B" w:rsidRPr="00C13602">
          <w:rPr>
            <w:noProof/>
            <w:sz w:val="10"/>
            <w:szCs w:val="10"/>
          </w:rPr>
          <w:t>Stewart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5" w:tooltip="Su, 2008 #136" w:history="1">
        <w:r w:rsidR="00B9711B" w:rsidRPr="00C13602">
          <w:rPr>
            <w:noProof/>
            <w:sz w:val="10"/>
            <w:szCs w:val="10"/>
          </w:rPr>
          <w:t>S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6" w:tooltip="Su, 2008 #138" w:history="1">
        <w:r w:rsidR="00B9711B" w:rsidRPr="00C13602">
          <w:rPr>
            <w:noProof/>
            <w:sz w:val="10"/>
            <w:szCs w:val="10"/>
          </w:rPr>
          <w:t>S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7" w:tooltip="Su, 1997 #24" w:history="1">
        <w:r w:rsidR="00B9711B" w:rsidRPr="00C13602">
          <w:rPr>
            <w:noProof/>
            <w:sz w:val="10"/>
            <w:szCs w:val="10"/>
          </w:rPr>
          <w:t>S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8" w:tooltip="Sugasi, 2000 #126" w:history="1">
        <w:r w:rsidR="00B9711B" w:rsidRPr="00C13602">
          <w:rPr>
            <w:noProof/>
            <w:sz w:val="10"/>
            <w:szCs w:val="10"/>
          </w:rPr>
          <w:t>Sugas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29" w:tooltip="Sugaya, 2000 #36" w:history="1">
        <w:r w:rsidR="00B9711B" w:rsidRPr="00C13602">
          <w:rPr>
            <w:noProof/>
            <w:sz w:val="10"/>
            <w:szCs w:val="10"/>
          </w:rPr>
          <w:t>Sugay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0" w:tooltip="Sui, 2009 #42" w:history="1">
        <w:r w:rsidR="00B9711B" w:rsidRPr="00C13602">
          <w:rPr>
            <w:noProof/>
            <w:sz w:val="10"/>
            <w:szCs w:val="10"/>
          </w:rPr>
          <w:t>Su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1" w:tooltip="Sui, 2001 #306" w:history="1">
        <w:r w:rsidR="00B9711B" w:rsidRPr="00C13602">
          <w:rPr>
            <w:noProof/>
            <w:sz w:val="10"/>
            <w:szCs w:val="10"/>
          </w:rPr>
          <w:t>Su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2" w:tooltip="Sui, 2002 #35" w:history="1">
        <w:r w:rsidR="00B9711B" w:rsidRPr="00C13602">
          <w:rPr>
            <w:noProof/>
            <w:sz w:val="10"/>
            <w:szCs w:val="10"/>
          </w:rPr>
          <w:t>Su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3" w:tooltip="Sui, 2003 #396" w:history="1">
        <w:r w:rsidR="00B9711B" w:rsidRPr="00C13602">
          <w:rPr>
            <w:noProof/>
            <w:sz w:val="10"/>
            <w:szCs w:val="10"/>
          </w:rPr>
          <w:t>Su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4" w:tooltip="Sui, 2004 #327" w:history="1">
        <w:r w:rsidR="00B9711B" w:rsidRPr="00C13602">
          <w:rPr>
            <w:noProof/>
            <w:sz w:val="10"/>
            <w:szCs w:val="10"/>
          </w:rPr>
          <w:t>Su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5" w:tooltip="Sun, 2010 #256" w:history="1">
        <w:r w:rsidR="00B9711B" w:rsidRPr="00C13602">
          <w:rPr>
            <w:noProof/>
            <w:sz w:val="10"/>
            <w:szCs w:val="10"/>
          </w:rPr>
          <w:t>Su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6" w:tooltip="Sun, 2006 #211" w:history="1">
        <w:r w:rsidR="00B9711B" w:rsidRPr="00C13602">
          <w:rPr>
            <w:noProof/>
            <w:sz w:val="10"/>
            <w:szCs w:val="10"/>
          </w:rPr>
          <w:t>Su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7" w:tooltip="Sun, 2001 #336" w:history="1">
        <w:r w:rsidR="00B9711B" w:rsidRPr="00C13602">
          <w:rPr>
            <w:noProof/>
            <w:sz w:val="10"/>
            <w:szCs w:val="10"/>
          </w:rPr>
          <w:t>Su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8" w:tooltip="Sutherland, 1997 #178" w:history="1">
        <w:r w:rsidR="00B9711B" w:rsidRPr="00C13602">
          <w:rPr>
            <w:noProof/>
            <w:sz w:val="10"/>
            <w:szCs w:val="10"/>
          </w:rPr>
          <w:t>Sutherland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39" w:tooltip="Suzuki, 1992 #314" w:history="1">
        <w:r w:rsidR="00B9711B" w:rsidRPr="00C13602">
          <w:rPr>
            <w:noProof/>
            <w:sz w:val="10"/>
            <w:szCs w:val="10"/>
          </w:rPr>
          <w:t>Suzuk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0" w:tooltip="Talaat, 1937 #278" w:history="1">
        <w:r w:rsidR="00B9711B" w:rsidRPr="00C13602">
          <w:rPr>
            <w:noProof/>
            <w:sz w:val="10"/>
            <w:szCs w:val="10"/>
          </w:rPr>
          <w:t>Talaat, 193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1" w:tooltip="Templeman, 2002 #257" w:history="1">
        <w:r w:rsidR="00B9711B" w:rsidRPr="00C13602">
          <w:rPr>
            <w:noProof/>
            <w:sz w:val="10"/>
            <w:szCs w:val="10"/>
          </w:rPr>
          <w:t>Templema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2" w:tooltip="Theobald, 1995 #377" w:history="1">
        <w:r w:rsidR="00B9711B" w:rsidRPr="00C13602">
          <w:rPr>
            <w:noProof/>
            <w:sz w:val="10"/>
            <w:szCs w:val="10"/>
          </w:rPr>
          <w:t>Theobald, 199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3" w:tooltip="Tinel, 2006 #379" w:history="1">
        <w:r w:rsidR="00B9711B" w:rsidRPr="00C13602">
          <w:rPr>
            <w:noProof/>
            <w:sz w:val="10"/>
            <w:szCs w:val="10"/>
          </w:rPr>
          <w:t>Tinel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4" w:tooltip="Tiwari, 2006 #371" w:history="1">
        <w:r w:rsidR="00B9711B" w:rsidRPr="00C13602">
          <w:rPr>
            <w:noProof/>
            <w:sz w:val="10"/>
            <w:szCs w:val="10"/>
          </w:rPr>
          <w:t>Tiwar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5" w:tooltip="Tobin, 1998 #366" w:history="1">
        <w:r w:rsidR="00B9711B" w:rsidRPr="00C13602">
          <w:rPr>
            <w:noProof/>
            <w:sz w:val="10"/>
            <w:szCs w:val="10"/>
          </w:rPr>
          <w:t>Tobi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6" w:tooltip="Toft, 2006 #373" w:history="1">
        <w:r w:rsidR="00B9711B" w:rsidRPr="00C13602">
          <w:rPr>
            <w:noProof/>
            <w:sz w:val="10"/>
            <w:szCs w:val="10"/>
          </w:rPr>
          <w:t>Toft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7" w:tooltip="Torres, 1999 #231" w:history="1">
        <w:r w:rsidR="00B9711B" w:rsidRPr="00C13602">
          <w:rPr>
            <w:noProof/>
            <w:sz w:val="10"/>
            <w:szCs w:val="10"/>
          </w:rPr>
          <w:t>Torres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8" w:tooltip="Truschel, 2002 #385" w:history="1">
        <w:r w:rsidR="00B9711B" w:rsidRPr="00C13602">
          <w:rPr>
            <w:noProof/>
            <w:sz w:val="10"/>
            <w:szCs w:val="10"/>
          </w:rPr>
          <w:t>Truschel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49" w:tooltip="Turner, 1997 #297" w:history="1">
        <w:r w:rsidR="00B9711B" w:rsidRPr="00C13602">
          <w:rPr>
            <w:noProof/>
            <w:sz w:val="10"/>
            <w:szCs w:val="10"/>
          </w:rPr>
          <w:t>Turn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0" w:tooltip="Tyagi, 2006 #201" w:history="1">
        <w:r w:rsidR="00B9711B" w:rsidRPr="00C13602">
          <w:rPr>
            <w:noProof/>
            <w:sz w:val="10"/>
            <w:szCs w:val="10"/>
          </w:rPr>
          <w:t>Tyag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1" w:tooltip="Tyagi, 2009 #247" w:history="1">
        <w:r w:rsidR="00B9711B" w:rsidRPr="00C13602">
          <w:rPr>
            <w:noProof/>
            <w:sz w:val="10"/>
            <w:szCs w:val="10"/>
          </w:rPr>
          <w:t>Tyag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2" w:tooltip="Tzan, 1993 #95" w:history="1">
        <w:r w:rsidR="00B9711B" w:rsidRPr="00C13602">
          <w:rPr>
            <w:noProof/>
            <w:sz w:val="10"/>
            <w:szCs w:val="10"/>
          </w:rPr>
          <w:t>Tza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3" w:tooltip="Undem, 2003 #89" w:history="1">
        <w:r w:rsidR="00B9711B" w:rsidRPr="00C13602">
          <w:rPr>
            <w:noProof/>
            <w:sz w:val="10"/>
            <w:szCs w:val="10"/>
          </w:rPr>
          <w:t>Undem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4" w:tooltip="Usune, 1996 #75" w:history="1">
        <w:r w:rsidR="00B9711B" w:rsidRPr="00C13602">
          <w:rPr>
            <w:noProof/>
            <w:sz w:val="10"/>
            <w:szCs w:val="10"/>
          </w:rPr>
          <w:t>Usun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5" w:tooltip="Vial, 2000 #62" w:history="1">
        <w:r w:rsidR="00B9711B" w:rsidRPr="00C13602">
          <w:rPr>
            <w:noProof/>
            <w:sz w:val="10"/>
            <w:szCs w:val="10"/>
          </w:rPr>
          <w:t>Vial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6" w:tooltip="Visser, 2000 #78" w:history="1">
        <w:r w:rsidR="00B9711B" w:rsidRPr="00C13602">
          <w:rPr>
            <w:noProof/>
            <w:sz w:val="10"/>
            <w:szCs w:val="10"/>
          </w:rPr>
          <w:t>Viss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7" w:tooltip="Vizzard, 1993 #357" w:history="1">
        <w:r w:rsidR="00B9711B" w:rsidRPr="00C13602">
          <w:rPr>
            <w:noProof/>
            <w:sz w:val="10"/>
            <w:szCs w:val="10"/>
          </w:rPr>
          <w:t>Vizzard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8" w:tooltip="Vizzard, 1996 #358" w:history="1">
        <w:r w:rsidR="00B9711B" w:rsidRPr="00C13602">
          <w:rPr>
            <w:noProof/>
            <w:sz w:val="10"/>
            <w:szCs w:val="10"/>
          </w:rPr>
          <w:t>Vizzard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59" w:tooltip="Vizzard, 1994 #354" w:history="1">
        <w:r w:rsidR="00B9711B" w:rsidRPr="00C13602">
          <w:rPr>
            <w:noProof/>
            <w:sz w:val="10"/>
            <w:szCs w:val="10"/>
          </w:rPr>
          <w:t>Vizzard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0" w:tooltip="Vlaskovska, 2001 #6" w:history="1">
        <w:r w:rsidR="00B9711B" w:rsidRPr="00C13602">
          <w:rPr>
            <w:noProof/>
            <w:sz w:val="10"/>
            <w:szCs w:val="10"/>
          </w:rPr>
          <w:t>Vlaskovsk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1" w:tooltip="Vulker, 1998 #393" w:history="1">
        <w:r w:rsidR="00B9711B" w:rsidRPr="00C13602">
          <w:rPr>
            <w:noProof/>
            <w:sz w:val="10"/>
            <w:szCs w:val="10"/>
          </w:rPr>
          <w:t>Vulker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2" w:tooltip="Walczak, 2009 #241" w:history="1">
        <w:r w:rsidR="00B9711B" w:rsidRPr="00C13602">
          <w:rPr>
            <w:noProof/>
            <w:sz w:val="10"/>
            <w:szCs w:val="10"/>
          </w:rPr>
          <w:t>Walczak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3" w:tooltip="Wang, 1995 #302" w:history="1">
        <w:r w:rsidR="00B9711B" w:rsidRPr="00C13602">
          <w:rPr>
            <w:noProof/>
            <w:sz w:val="10"/>
            <w:szCs w:val="10"/>
          </w:rPr>
          <w:t>Wa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4" w:tooltip="Warren, 2006 #390" w:history="1">
        <w:r w:rsidR="00B9711B" w:rsidRPr="00C13602">
          <w:rPr>
            <w:noProof/>
            <w:sz w:val="10"/>
            <w:szCs w:val="10"/>
          </w:rPr>
          <w:t>Warre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5" w:tooltip="Webb, 2003 #301" w:history="1">
        <w:r w:rsidR="00B9711B" w:rsidRPr="00C13602">
          <w:rPr>
            <w:noProof/>
            <w:sz w:val="10"/>
            <w:szCs w:val="10"/>
          </w:rPr>
          <w:t>Webb, 200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6" w:tooltip="Wegener, 2004 #308" w:history="1">
        <w:r w:rsidR="00B9711B" w:rsidRPr="00C13602">
          <w:rPr>
            <w:noProof/>
            <w:sz w:val="10"/>
            <w:szCs w:val="10"/>
          </w:rPr>
          <w:t>Wegen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7" w:tooltip="Wein, 2002 #391" w:history="1">
        <w:r w:rsidR="00B9711B" w:rsidRPr="00C13602">
          <w:rPr>
            <w:noProof/>
            <w:sz w:val="10"/>
            <w:szCs w:val="10"/>
          </w:rPr>
          <w:t>Wei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8" w:tooltip="Werkstrom, 2005 #71" w:history="1">
        <w:r w:rsidR="00B9711B" w:rsidRPr="00C13602">
          <w:rPr>
            <w:noProof/>
            <w:sz w:val="10"/>
            <w:szCs w:val="10"/>
          </w:rPr>
          <w:t>Werkstrom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69" w:tooltip="Westfall, 1997 #74" w:history="1">
        <w:r w:rsidR="00B9711B" w:rsidRPr="00C13602">
          <w:rPr>
            <w:noProof/>
            <w:sz w:val="10"/>
            <w:szCs w:val="10"/>
          </w:rPr>
          <w:t>Westfall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0" w:tooltip="Westfall, 2000 #55" w:history="1">
        <w:r w:rsidR="00B9711B" w:rsidRPr="00C13602">
          <w:rPr>
            <w:noProof/>
            <w:sz w:val="10"/>
            <w:szCs w:val="10"/>
          </w:rPr>
          <w:t>Westfall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1" w:tooltip="Wibberley, 2005 #135" w:history="1">
        <w:r w:rsidR="00B9711B" w:rsidRPr="00C13602">
          <w:rPr>
            <w:noProof/>
            <w:sz w:val="10"/>
            <w:szCs w:val="10"/>
          </w:rPr>
          <w:t>Wibberley, 200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2" w:tooltip="Wiseman, 2002 #321" w:history="1">
        <w:r w:rsidR="00B9711B" w:rsidRPr="00C13602">
          <w:rPr>
            <w:noProof/>
            <w:sz w:val="10"/>
            <w:szCs w:val="10"/>
          </w:rPr>
          <w:t>Wisema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3" w:tooltip="Wolf, 2000 #170" w:history="1">
        <w:r w:rsidR="00B9711B" w:rsidRPr="00C13602">
          <w:rPr>
            <w:noProof/>
            <w:sz w:val="10"/>
            <w:szCs w:val="10"/>
          </w:rPr>
          <w:t>Wolf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4" w:tooltip="Wray, 2010 #59" w:history="1">
        <w:r w:rsidR="00B9711B" w:rsidRPr="00C13602">
          <w:rPr>
            <w:noProof/>
            <w:sz w:val="10"/>
            <w:szCs w:val="10"/>
          </w:rPr>
          <w:t>Wray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5" w:tooltip="Wu, 1999 #223" w:history="1">
        <w:r w:rsidR="00B9711B" w:rsidRPr="00C13602">
          <w:rPr>
            <w:noProof/>
            <w:sz w:val="10"/>
            <w:szCs w:val="10"/>
          </w:rPr>
          <w:t>W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6" w:tooltip="Wu, 2011 #300" w:history="1">
        <w:r w:rsidR="00B9711B" w:rsidRPr="00C13602">
          <w:rPr>
            <w:noProof/>
            <w:sz w:val="10"/>
            <w:szCs w:val="10"/>
          </w:rPr>
          <w:t>W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7" w:tooltip="Wu, 2002 #81" w:history="1">
        <w:r w:rsidR="00B9711B" w:rsidRPr="00C13602">
          <w:rPr>
            <w:noProof/>
            <w:sz w:val="10"/>
            <w:szCs w:val="10"/>
          </w:rPr>
          <w:t>W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8" w:tooltip="Wu, 1998 #195" w:history="1">
        <w:r w:rsidR="00B9711B" w:rsidRPr="00C13602">
          <w:rPr>
            <w:noProof/>
            <w:sz w:val="10"/>
            <w:szCs w:val="10"/>
          </w:rPr>
          <w:t>W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79" w:tooltip="Wuest, 2007 #84" w:history="1">
        <w:r w:rsidR="00B9711B" w:rsidRPr="00C13602">
          <w:rPr>
            <w:noProof/>
            <w:sz w:val="10"/>
            <w:szCs w:val="10"/>
          </w:rPr>
          <w:t>Wuest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0" w:tooltip="Wyndaele, 2011 #298" w:history="1">
        <w:r w:rsidR="00B9711B" w:rsidRPr="00C13602">
          <w:rPr>
            <w:noProof/>
            <w:sz w:val="10"/>
            <w:szCs w:val="10"/>
          </w:rPr>
          <w:t>Wyndaele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1" w:tooltip="Wyndaele, 2001 #33" w:history="1">
        <w:r w:rsidR="00B9711B" w:rsidRPr="00C13602">
          <w:rPr>
            <w:noProof/>
            <w:sz w:val="10"/>
            <w:szCs w:val="10"/>
          </w:rPr>
          <w:t>Wyndaele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2" w:tooltip="Xu, 2008 #117" w:history="1">
        <w:r w:rsidR="00B9711B" w:rsidRPr="00C13602">
          <w:rPr>
            <w:noProof/>
            <w:sz w:val="10"/>
            <w:szCs w:val="10"/>
          </w:rPr>
          <w:t>X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3" w:tooltip="Yanai, 2006 #397" w:history="1">
        <w:r w:rsidR="00B9711B" w:rsidRPr="00C13602">
          <w:rPr>
            <w:noProof/>
            <w:sz w:val="10"/>
            <w:szCs w:val="10"/>
          </w:rPr>
          <w:t>Yana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4" w:tooltip="Yegutkin, 2000 #56" w:history="1">
        <w:r w:rsidR="00B9711B" w:rsidRPr="00C13602">
          <w:rPr>
            <w:noProof/>
            <w:sz w:val="10"/>
            <w:szCs w:val="10"/>
          </w:rPr>
          <w:t>Yegutki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5" w:tooltip="Yokoyama, 1991 #398" w:history="1">
        <w:r w:rsidR="00B9711B" w:rsidRPr="00C13602">
          <w:rPr>
            <w:noProof/>
            <w:sz w:val="10"/>
            <w:szCs w:val="10"/>
          </w:rPr>
          <w:t>Yokoyam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6" w:tooltip="Yoshida, 2006 #369" w:history="1">
        <w:r w:rsidR="00B9711B" w:rsidRPr="00C13602">
          <w:rPr>
            <w:noProof/>
            <w:sz w:val="10"/>
            <w:szCs w:val="10"/>
          </w:rPr>
          <w:t>Yoshi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7" w:tooltip="Yoshida, 2008 #198" w:history="1">
        <w:r w:rsidR="00B9711B" w:rsidRPr="00C13602">
          <w:rPr>
            <w:noProof/>
            <w:sz w:val="10"/>
            <w:szCs w:val="10"/>
          </w:rPr>
          <w:t>Yoshi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8" w:tooltip="Yoshida, 2004 #370" w:history="1">
        <w:r w:rsidR="00B9711B" w:rsidRPr="00C13602">
          <w:rPr>
            <w:noProof/>
            <w:sz w:val="10"/>
            <w:szCs w:val="10"/>
          </w:rPr>
          <w:t>Yoshid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89" w:tooltip="Yoshikawa, 1996 #57" w:history="1">
        <w:r w:rsidR="00B9711B" w:rsidRPr="00C13602">
          <w:rPr>
            <w:noProof/>
            <w:sz w:val="10"/>
            <w:szCs w:val="10"/>
          </w:rPr>
          <w:t>Yoshikaw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0" w:tooltip="Yoshimura, 1997 #255" w:history="1">
        <w:r w:rsidR="00B9711B" w:rsidRPr="00C13602">
          <w:rPr>
            <w:noProof/>
            <w:sz w:val="10"/>
            <w:szCs w:val="10"/>
          </w:rPr>
          <w:t>Yoshimura, 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1" w:tooltip="Yoshimura, 1993 #400" w:history="1">
        <w:r w:rsidR="00B9711B" w:rsidRPr="00C13602">
          <w:rPr>
            <w:noProof/>
            <w:sz w:val="10"/>
            <w:szCs w:val="10"/>
          </w:rPr>
          <w:t>Yoshimur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3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2" w:tooltip="Yoshimura, 2001 #194" w:history="1">
        <w:r w:rsidR="00B9711B" w:rsidRPr="00C13602">
          <w:rPr>
            <w:noProof/>
            <w:sz w:val="10"/>
            <w:szCs w:val="10"/>
          </w:rPr>
          <w:t>Yoshimur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3" w:tooltip="Yoshimura, 1997 #77" w:history="1">
        <w:r w:rsidR="00B9711B" w:rsidRPr="00C13602">
          <w:rPr>
            <w:noProof/>
            <w:sz w:val="10"/>
            <w:szCs w:val="10"/>
          </w:rPr>
          <w:t>Yoshimura, Y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4" w:tooltip="Young, 2012 #218" w:history="1">
        <w:r w:rsidR="00B9711B" w:rsidRPr="00C13602">
          <w:rPr>
            <w:noProof/>
            <w:sz w:val="10"/>
            <w:szCs w:val="10"/>
          </w:rPr>
          <w:t>You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5" w:tooltip="Young, 2008 #86" w:history="1">
        <w:r w:rsidR="00B9711B" w:rsidRPr="00C13602">
          <w:rPr>
            <w:noProof/>
            <w:sz w:val="10"/>
            <w:szCs w:val="10"/>
          </w:rPr>
          <w:t>Youn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6" w:tooltip="Yu, 2011 #51" w:history="1">
        <w:r w:rsidR="00B9711B" w:rsidRPr="00C13602">
          <w:rPr>
            <w:noProof/>
            <w:sz w:val="10"/>
            <w:szCs w:val="10"/>
          </w:rPr>
          <w:t>Y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1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7" w:tooltip="Yu, 2006 #311" w:history="1">
        <w:r w:rsidR="00B9711B" w:rsidRPr="00C13602">
          <w:rPr>
            <w:noProof/>
            <w:sz w:val="10"/>
            <w:szCs w:val="10"/>
          </w:rPr>
          <w:t>Y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8" w:tooltip="Yu, 2010 #206" w:history="1">
        <w:r w:rsidR="00B9711B" w:rsidRPr="00C13602">
          <w:rPr>
            <w:noProof/>
            <w:sz w:val="10"/>
            <w:szCs w:val="10"/>
          </w:rPr>
          <w:t>Y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399" w:tooltip="Zagorodnyuk, 2010 #118" w:history="1">
        <w:r w:rsidR="00B9711B" w:rsidRPr="00C13602">
          <w:rPr>
            <w:noProof/>
            <w:sz w:val="10"/>
            <w:szCs w:val="10"/>
          </w:rPr>
          <w:t>Zagorodnyuk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0" w:tooltip="Zagorodnyuk, 2009 #5" w:history="1">
        <w:r w:rsidR="00B9711B" w:rsidRPr="00C13602">
          <w:rPr>
            <w:noProof/>
            <w:sz w:val="10"/>
            <w:szCs w:val="10"/>
          </w:rPr>
          <w:t>Zagorodnyuk, V.P.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1" w:tooltip="Zagorodnyuk, 2006 #28" w:history="1">
        <w:r w:rsidR="00B9711B" w:rsidRPr="00C13602">
          <w:rPr>
            <w:noProof/>
            <w:sz w:val="10"/>
            <w:szCs w:val="10"/>
          </w:rPr>
          <w:t>Zagorodnyuk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2" w:tooltip="Zagorodnyuk, 2007 #16" w:history="1">
        <w:r w:rsidR="00B9711B" w:rsidRPr="00C13602">
          <w:rPr>
            <w:noProof/>
            <w:sz w:val="10"/>
            <w:szCs w:val="10"/>
          </w:rPr>
          <w:t>Zagorodnyuk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3" w:tooltip="Zagorodnyuk, 2009 #280" w:history="1">
        <w:r w:rsidR="00B9711B" w:rsidRPr="00C13602">
          <w:rPr>
            <w:noProof/>
            <w:sz w:val="10"/>
            <w:szCs w:val="10"/>
          </w:rPr>
          <w:t>Zagorodnyuk, V. P.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9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5" w:tooltip="Zarghooni, 2007 #202" w:history="1">
        <w:r w:rsidR="00B9711B" w:rsidRPr="00C13602">
          <w:rPr>
            <w:noProof/>
            <w:sz w:val="10"/>
            <w:szCs w:val="10"/>
          </w:rPr>
          <w:t>Zarghooni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7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6" w:tooltip="Zeidel, 1996 #121" w:history="1">
        <w:r w:rsidR="00B9711B" w:rsidRPr="00C13602">
          <w:rPr>
            <w:noProof/>
            <w:sz w:val="10"/>
            <w:szCs w:val="10"/>
          </w:rPr>
          <w:t>Zeidel, 199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7" w:tooltip="Zeybek, 2006 #98" w:history="1">
        <w:r w:rsidR="00B9711B" w:rsidRPr="00C13602">
          <w:rPr>
            <w:noProof/>
            <w:sz w:val="10"/>
            <w:szCs w:val="10"/>
          </w:rPr>
          <w:t>Zeybek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6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8" w:tooltip="Zhou, 1998 #191" w:history="1">
        <w:r w:rsidR="00B9711B" w:rsidRPr="00C13602">
          <w:rPr>
            <w:noProof/>
            <w:sz w:val="10"/>
            <w:szCs w:val="10"/>
          </w:rPr>
          <w:t>Zho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8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09" w:tooltip="Ziganshin A.U., 1995 #53" w:history="1">
        <w:r w:rsidR="00B9711B" w:rsidRPr="00C13602">
          <w:rPr>
            <w:noProof/>
            <w:sz w:val="10"/>
            <w:szCs w:val="10"/>
          </w:rPr>
          <w:t>Ziganshin A.U.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5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10" w:tooltip="Ziganshin, 1994 #52" w:history="1">
        <w:r w:rsidR="00B9711B" w:rsidRPr="00C13602">
          <w:rPr>
            <w:noProof/>
            <w:sz w:val="10"/>
            <w:szCs w:val="10"/>
          </w:rPr>
          <w:t>Ziganshin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4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11" w:tooltip="Zimmermann, 2000 #54" w:history="1">
        <w:r w:rsidR="00B9711B" w:rsidRPr="00C13602">
          <w:rPr>
            <w:noProof/>
            <w:sz w:val="10"/>
            <w:szCs w:val="10"/>
          </w:rPr>
          <w:t>Zimmermann, 2000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12" w:tooltip="Zocher, 2012 #119" w:history="1">
        <w:r w:rsidR="00B9711B" w:rsidRPr="00C13602">
          <w:rPr>
            <w:noProof/>
            <w:sz w:val="10"/>
            <w:szCs w:val="10"/>
          </w:rPr>
          <w:t>Zoch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12</w:t>
        </w:r>
      </w:hyperlink>
      <w:r w:rsidRPr="00C13602">
        <w:rPr>
          <w:noProof/>
          <w:sz w:val="10"/>
          <w:szCs w:val="10"/>
        </w:rPr>
        <w:t xml:space="preserve">; </w:t>
      </w:r>
      <w:hyperlink w:anchor="_ENREF_413" w:tooltip="Zvara, 2004 #166" w:history="1">
        <w:r w:rsidR="00B9711B" w:rsidRPr="00C13602">
          <w:rPr>
            <w:noProof/>
            <w:sz w:val="10"/>
            <w:szCs w:val="10"/>
          </w:rPr>
          <w:t>Zvar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Pr="00C13602">
        <w:rPr>
          <w:noProof/>
          <w:sz w:val="10"/>
          <w:szCs w:val="10"/>
        </w:rPr>
        <w:t>)</w:t>
      </w:r>
      <w:r w:rsidRPr="00C13602">
        <w:rPr>
          <w:sz w:val="10"/>
          <w:szCs w:val="10"/>
        </w:rPr>
        <w:fldChar w:fldCharType="end"/>
      </w:r>
      <w:r w:rsidR="00AF0E86">
        <w:rPr>
          <w:sz w:val="10"/>
          <w:szCs w:val="10"/>
        </w:rPr>
        <w:t xml:space="preserve"> </w:t>
      </w:r>
      <w:r w:rsidR="00AF0E86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Drake&lt;/Author&gt;&lt;Year&gt;2001&lt;/Year&gt;&lt;RecNum&gt;438&lt;/RecNum&gt;&lt;DisplayText&gt;(Drake&lt;style face="italic"&gt; et al.&lt;/style&gt;, 2001)&lt;/DisplayText&gt;&lt;record&gt;&lt;rec-number&gt;438&lt;/rec-number&gt;&lt;foreign-keys&gt;&lt;key app="EN" db-id="detz92xa720pdseprrsx9rz19dvpsxds259e"&gt;438&lt;/key&gt;&lt;/foreign-keys&gt;&lt;ref-type name="Journal Article"&gt;17&lt;/ref-type&gt;&lt;contributors&gt;&lt;authors&gt;&lt;author&gt;Drake, M. J.,&lt;/author&gt;&lt;author&gt;Mills, I.W., &lt;/author&gt;&lt;author&gt;Gillespie, J.I.,&lt;/author&gt;&lt;/authors&gt;&lt;/contributors&gt;&lt;titles&gt;&lt;title&gt;Model of peripheral autonomous modules and a myovesical plexus in normal and overactive bladder function. &lt;/title&gt;&lt;secondary-title&gt;Lancet&lt;/secondary-title&gt;&lt;/titles&gt;&lt;pages&gt;401–403&lt;/pages&gt;&lt;volume&gt;358 &lt;/volume&gt;&lt;dates&gt;&lt;year&gt;2001&lt;/year&gt;&lt;/dates&gt;&lt;urls&gt;&lt;/urls&gt;&lt;/record&gt;&lt;/Cite&gt;&lt;/EndNote&gt;</w:instrText>
      </w:r>
      <w:r w:rsidR="00AF0E86">
        <w:rPr>
          <w:sz w:val="10"/>
          <w:szCs w:val="10"/>
        </w:rPr>
        <w:fldChar w:fldCharType="separate"/>
      </w:r>
      <w:r w:rsidR="004C0C03">
        <w:rPr>
          <w:noProof/>
          <w:sz w:val="10"/>
          <w:szCs w:val="10"/>
        </w:rPr>
        <w:t>(</w:t>
      </w:r>
      <w:hyperlink w:anchor="_ENREF_119" w:tooltip="Drake, 2001 #438" w:history="1">
        <w:r w:rsidR="00B9711B">
          <w:rPr>
            <w:noProof/>
            <w:sz w:val="10"/>
            <w:szCs w:val="10"/>
          </w:rPr>
          <w:t>Drake</w:t>
        </w:r>
        <w:r w:rsidR="00B9711B" w:rsidRPr="004C0C03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1</w:t>
        </w:r>
      </w:hyperlink>
      <w:r w:rsidR="004C0C03">
        <w:rPr>
          <w:noProof/>
          <w:sz w:val="10"/>
          <w:szCs w:val="10"/>
        </w:rPr>
        <w:t>)</w:t>
      </w:r>
      <w:r w:rsidR="00AF0E86">
        <w:rPr>
          <w:sz w:val="10"/>
          <w:szCs w:val="10"/>
        </w:rPr>
        <w:fldChar w:fldCharType="end"/>
      </w:r>
      <w:r w:rsidR="00AF115A">
        <w:rPr>
          <w:sz w:val="10"/>
          <w:szCs w:val="10"/>
        </w:rPr>
        <w:t xml:space="preserve"> </w:t>
      </w:r>
      <w:r w:rsidR="00AF115A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Davidson&lt;/Author&gt;&lt;Year&gt;2005&lt;/Year&gt;&lt;RecNum&gt;439&lt;/RecNum&gt;&lt;DisplayText&gt;(Davidson&lt;style face="italic"&gt; et al.&lt;/style&gt;, 2005)&lt;/DisplayText&gt;&lt;record&gt;&lt;rec-number&gt;439&lt;/rec-number&gt;&lt;foreign-keys&gt;&lt;key app="EN" db-id="detz92xa720pdseprrsx9rz19dvpsxds259e"&gt;439&lt;/key&gt;&lt;/foreign-keys&gt;&lt;ref-type name="Journal Article"&gt;17&lt;/ref-type&gt;&lt;contributors&gt;&lt;authors&gt;&lt;author&gt;Davidson, R.A.,&lt;/author&gt;&lt;author&gt;McCloskey, K.D.,&lt;/author&gt;&lt;/authors&gt;&lt;/contributors&gt;&lt;titles&gt;&lt;title&gt;Morphology and localisation of interstitial cells in the guinea pig bladder: structural relationships with smooth muscle and neurons&lt;/title&gt;&lt;secondary-title&gt;The Journal of Urology&lt;/secondary-title&gt;&lt;/titles&gt;&lt;pages&gt;1385–1390&lt;/pages&gt;&lt;volume&gt;173&lt;/volume&gt;&lt;number&gt;4&lt;/number&gt;&lt;dates&gt;&lt;year&gt;2005&lt;/year&gt;&lt;/dates&gt;&lt;urls&gt;&lt;/urls&gt;&lt;/record&gt;&lt;/Cite&gt;&lt;/EndNote&gt;</w:instrText>
      </w:r>
      <w:r w:rsidR="00AF115A">
        <w:rPr>
          <w:sz w:val="10"/>
          <w:szCs w:val="10"/>
        </w:rPr>
        <w:fldChar w:fldCharType="separate"/>
      </w:r>
      <w:r w:rsidR="00AF115A">
        <w:rPr>
          <w:noProof/>
          <w:sz w:val="10"/>
          <w:szCs w:val="10"/>
        </w:rPr>
        <w:t>(</w:t>
      </w:r>
      <w:hyperlink w:anchor="_ENREF_97" w:tooltip="Davidson, 2005 #439" w:history="1">
        <w:r w:rsidR="00B9711B">
          <w:rPr>
            <w:noProof/>
            <w:sz w:val="10"/>
            <w:szCs w:val="10"/>
          </w:rPr>
          <w:t>Davidson</w:t>
        </w:r>
        <w:r w:rsidR="00B9711B" w:rsidRPr="00AF115A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05</w:t>
        </w:r>
      </w:hyperlink>
      <w:r w:rsidR="00AF115A">
        <w:rPr>
          <w:noProof/>
          <w:sz w:val="10"/>
          <w:szCs w:val="10"/>
        </w:rPr>
        <w:t>)</w:t>
      </w:r>
      <w:r w:rsidR="00AF115A">
        <w:rPr>
          <w:sz w:val="10"/>
          <w:szCs w:val="10"/>
        </w:rPr>
        <w:fldChar w:fldCharType="end"/>
      </w:r>
      <w:r w:rsidR="00B16DB5">
        <w:rPr>
          <w:sz w:val="10"/>
          <w:szCs w:val="10"/>
        </w:rPr>
        <w:t xml:space="preserve"> </w:t>
      </w:r>
      <w:r w:rsidR="00B16DB5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Neuhaus&lt;/Author&gt;&lt;Year&gt;2012&lt;/Year&gt;&lt;RecNum&gt;440&lt;/RecNum&gt;&lt;DisplayText&gt;(Neuhaus&lt;style face="italic"&gt; et al.&lt;/style&gt;, 2012)&lt;/DisplayText&gt;&lt;record&gt;&lt;rec-number&gt;440&lt;/rec-number&gt;&lt;foreign-keys&gt;&lt;key app="EN" db-id="detz92xa720pdseprrsx9rz19dvpsxds259e"&gt;440&lt;/key&gt;&lt;/foreign-keys&gt;&lt;ref-type name="Journal Article"&gt;17&lt;/ref-type&gt;&lt;contributors&gt;&lt;authors&gt;&lt;author&gt;Neuhaus, J.,&lt;/author&gt;&lt;author&gt;Schwalenberg, T.,&lt;/author&gt;&lt;/authors&gt;&lt;/contributors&gt;&lt;titles&gt;&lt;title&gt;Intravesical treatments of bladder pain syndrome/interstitial cystitis&lt;/title&gt;&lt;secondary-title&gt;Nature Reviews Urology &lt;/secondary-title&gt;&lt;/titles&gt;&lt;pages&gt;707-720&lt;/pages&gt;&lt;volume&gt;9&lt;/volume&gt;&lt;dates&gt;&lt;year&gt;2012&lt;/year&gt;&lt;/dates&gt;&lt;urls&gt;&lt;/urls&gt;&lt;/record&gt;&lt;/Cite&gt;&lt;/EndNote&gt;</w:instrText>
      </w:r>
      <w:r w:rsidR="00B16DB5">
        <w:rPr>
          <w:sz w:val="10"/>
          <w:szCs w:val="10"/>
        </w:rPr>
        <w:fldChar w:fldCharType="separate"/>
      </w:r>
      <w:r w:rsidR="00B16DB5">
        <w:rPr>
          <w:noProof/>
          <w:sz w:val="10"/>
          <w:szCs w:val="10"/>
        </w:rPr>
        <w:t>(</w:t>
      </w:r>
      <w:hyperlink w:anchor="_ENREF_262" w:tooltip="Neuhaus, 2012 #440" w:history="1">
        <w:r w:rsidR="00B9711B">
          <w:rPr>
            <w:noProof/>
            <w:sz w:val="10"/>
            <w:szCs w:val="10"/>
          </w:rPr>
          <w:t>Neuhaus</w:t>
        </w:r>
        <w:r w:rsidR="00B9711B" w:rsidRPr="00B16DB5">
          <w:rPr>
            <w:i/>
            <w:noProof/>
            <w:sz w:val="10"/>
            <w:szCs w:val="10"/>
          </w:rPr>
          <w:t xml:space="preserve"> et al.</w:t>
        </w:r>
        <w:r w:rsidR="00B9711B">
          <w:rPr>
            <w:noProof/>
            <w:sz w:val="10"/>
            <w:szCs w:val="10"/>
          </w:rPr>
          <w:t>, 2012</w:t>
        </w:r>
      </w:hyperlink>
      <w:r w:rsidR="00B16DB5">
        <w:rPr>
          <w:noProof/>
          <w:sz w:val="10"/>
          <w:szCs w:val="10"/>
        </w:rPr>
        <w:t>)</w:t>
      </w:r>
      <w:r w:rsidR="00B16DB5">
        <w:rPr>
          <w:sz w:val="10"/>
          <w:szCs w:val="10"/>
        </w:rPr>
        <w:fldChar w:fldCharType="end"/>
      </w:r>
    </w:p>
    <w:p w:rsidR="003C4929" w:rsidRPr="00C13602" w:rsidRDefault="003C4929">
      <w:pPr>
        <w:rPr>
          <w:sz w:val="10"/>
          <w:szCs w:val="10"/>
        </w:rPr>
      </w:pPr>
    </w:p>
    <w:p w:rsidR="00C32AFF" w:rsidRPr="00C13602" w:rsidRDefault="00C32AFF">
      <w:pPr>
        <w:rPr>
          <w:sz w:val="10"/>
          <w:szCs w:val="10"/>
        </w:rPr>
      </w:pPr>
      <w:r w:rsidRPr="00C13602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Igawa&lt;/Author&gt;&lt;Year&gt;2004&lt;/Year&gt;&lt;RecNum&gt;404&lt;/RecNum&gt;&lt;DisplayText&gt;(Igawa&lt;style face="italic"&gt; et al.&lt;/style&gt;, 2004)&lt;/DisplayText&gt;&lt;record&gt;&lt;rec-number&gt;404&lt;/rec-number&gt;&lt;foreign-keys&gt;&lt;key app="EN" db-id="detz92xa720pdseprrsx9rz19dvpsxds259e"&gt;404&lt;/key&gt;&lt;/foreign-keys&gt;&lt;ref-type name="Journal Article"&gt;17&lt;/ref-type&gt;&lt;contributors&gt;&lt;authors&gt;&lt;author&gt;Igawa, Y.,&lt;/author&gt;&lt;author&gt;Zhang, X., &lt;/author&gt;&lt;author&gt;Nishizawa, O., &lt;/author&gt;&lt;author&gt;Umeda, M., &lt;/author&gt;&lt;author&gt;Iwata, A., &lt;/author&gt;&lt;author&gt;Taketo, M. M., &lt;/author&gt;&lt;author&gt;Manabe, T., &lt;/author&gt;&lt;author&gt;Matsui, M., &lt;/author&gt;&lt;author&gt;Andersson, K. E. &lt;/author&gt;&lt;/authors&gt;&lt;/contributors&gt;&lt;titles&gt;&lt;title&gt;Cystometric findings in mice lacking muscarinic M2 or M3 receptors.&lt;/title&gt;&lt;secondary-title&gt;Journal of Urology&lt;/secondary-title&gt;&lt;/titles&gt;&lt;pages&gt;2460-2464&lt;/pages&gt;&lt;volume&gt;172&lt;/volume&gt;&lt;dates&gt;&lt;year&gt;2004&lt;/year&gt;&lt;/dates&gt;&lt;urls&gt;&lt;/urls&gt;&lt;/record&gt;&lt;/Cite&gt;&lt;/EndNote&gt;</w:instrText>
      </w:r>
      <w:r w:rsidRPr="00C13602">
        <w:rPr>
          <w:sz w:val="10"/>
          <w:szCs w:val="10"/>
        </w:rPr>
        <w:fldChar w:fldCharType="separate"/>
      </w:r>
      <w:r w:rsidRPr="00C13602">
        <w:rPr>
          <w:noProof/>
          <w:sz w:val="10"/>
          <w:szCs w:val="10"/>
        </w:rPr>
        <w:t>(</w:t>
      </w:r>
      <w:hyperlink w:anchor="_ENREF_175" w:tooltip="Igawa, 2004 #404" w:history="1">
        <w:r w:rsidR="00B9711B" w:rsidRPr="00C13602">
          <w:rPr>
            <w:noProof/>
            <w:sz w:val="10"/>
            <w:szCs w:val="10"/>
          </w:rPr>
          <w:t>Igawa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Pr="00C13602">
        <w:rPr>
          <w:noProof/>
          <w:sz w:val="10"/>
          <w:szCs w:val="10"/>
        </w:rPr>
        <w:t>)</w:t>
      </w:r>
      <w:r w:rsidRPr="00C13602">
        <w:rPr>
          <w:sz w:val="10"/>
          <w:szCs w:val="10"/>
        </w:rPr>
        <w:fldChar w:fldCharType="end"/>
      </w:r>
      <w:r w:rsidR="00F42332" w:rsidRPr="00C13602">
        <w:rPr>
          <w:sz w:val="10"/>
          <w:szCs w:val="10"/>
        </w:rPr>
        <w:t xml:space="preserve"> </w:t>
      </w:r>
      <w:r w:rsidR="00F42332" w:rsidRPr="00C13602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Martini&lt;/Author&gt;&lt;Year&gt;2001&lt;/Year&gt;&lt;RecNum&gt;405&lt;/RecNum&gt;&lt;DisplayText&gt;(Martini, 2001)&lt;/DisplayText&gt;&lt;record&gt;&lt;rec-number&gt;405&lt;/rec-number&gt;&lt;foreign-keys&gt;&lt;key app="EN" db-id="detz92xa720pdseprrsx9rz19dvpsxds259e"&gt;405&lt;/key&gt;&lt;/foreign-keys&gt;&lt;ref-type name="Journal Article"&gt;17&lt;/ref-type&gt;&lt;contributors&gt;&lt;authors&gt;&lt;author&gt;Martini, F.,&lt;/author&gt;&lt;/authors&gt;&lt;/contributors&gt;&lt;titles&gt;&lt;title&gt;Fundamentals of Anatomy and Physiology, 5th Edition&lt;/title&gt;&lt;/titles&gt;&lt;pages&gt;974-976&lt;/pages&gt;&lt;dates&gt;&lt;year&gt;2001&lt;/year&gt;&lt;/dates&gt;&lt;urls&gt;&lt;/urls&gt;&lt;/record&gt;&lt;/Cite&gt;&lt;/EndNote&gt;</w:instrText>
      </w:r>
      <w:r w:rsidR="00F42332" w:rsidRPr="00C13602">
        <w:rPr>
          <w:sz w:val="10"/>
          <w:szCs w:val="10"/>
        </w:rPr>
        <w:fldChar w:fldCharType="separate"/>
      </w:r>
      <w:r w:rsidR="00F42332" w:rsidRPr="00C13602">
        <w:rPr>
          <w:noProof/>
          <w:sz w:val="10"/>
          <w:szCs w:val="10"/>
        </w:rPr>
        <w:t>(</w:t>
      </w:r>
      <w:hyperlink w:anchor="_ENREF_229" w:tooltip="Martini, 2001 #405" w:history="1">
        <w:r w:rsidR="00B9711B" w:rsidRPr="00C13602">
          <w:rPr>
            <w:noProof/>
            <w:sz w:val="10"/>
            <w:szCs w:val="10"/>
          </w:rPr>
          <w:t>Martini, 2001</w:t>
        </w:r>
      </w:hyperlink>
      <w:r w:rsidR="00F42332" w:rsidRPr="00C13602">
        <w:rPr>
          <w:noProof/>
          <w:sz w:val="10"/>
          <w:szCs w:val="10"/>
        </w:rPr>
        <w:t>)</w:t>
      </w:r>
      <w:r w:rsidR="00F42332" w:rsidRPr="00C13602">
        <w:rPr>
          <w:sz w:val="10"/>
          <w:szCs w:val="10"/>
        </w:rPr>
        <w:fldChar w:fldCharType="end"/>
      </w:r>
      <w:r w:rsidR="004C1B6A" w:rsidRPr="00C13602">
        <w:rPr>
          <w:sz w:val="10"/>
          <w:szCs w:val="10"/>
        </w:rPr>
        <w:t xml:space="preserve"> </w:t>
      </w:r>
      <w:r w:rsidR="004C1B6A" w:rsidRPr="00C13602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Schneider&lt;/Author&gt;&lt;Year&gt;2004&lt;/Year&gt;&lt;RecNum&gt;406&lt;/RecNum&gt;&lt;DisplayText&gt;(Schneider&lt;style face="italic"&gt; et al.&lt;/style&gt;, 2004b; Schneider&lt;style face="italic"&gt; et al.&lt;/style&gt;, 2004)&lt;/DisplayText&gt;&lt;record&gt;&lt;rec-number&gt;406&lt;/rec-number&gt;&lt;foreign-keys&gt;&lt;key app="EN" db-id="detz92xa720pdseprrsx9rz19dvpsxds259e"&gt;406&lt;/key&gt;&lt;/foreign-keys&gt;&lt;ref-type name="Journal Article"&gt;17&lt;/ref-type&gt;&lt;contributors&gt;&lt;authors&gt;&lt;author&gt;Schneider, T.,&lt;/author&gt;&lt;author&gt;Hein, P.,&lt;/author&gt;&lt;author&gt;Michel, M.C.&lt;/author&gt;&lt;/authors&gt;&lt;/contributors&gt;&lt;titles&gt;&lt;title&gt;&lt;style face="normal" font="default" size="100%"&gt;Signal Transduction Underlying Carbachol-Induced Contraction of Rat Urinary Bladder. I. Phospholipases and Ca&lt;/style&gt;&lt;style face="superscript" font="default" size="100%"&gt;2+&lt;/style&gt;&lt;style face="normal" font="default" size="100%"&gt; Sources&lt;/style&gt;&lt;/title&gt;&lt;secondary-title&gt;JPET&lt;/secondary-title&gt;&lt;/titles&gt;&lt;pages&gt;47-53&lt;/pages&gt;&lt;volume&gt;308&lt;/volume&gt;&lt;number&gt;1&lt;/number&gt;&lt;dates&gt;&lt;year&gt;2004&lt;/year&gt;&lt;/dates&gt;&lt;urls&gt;&lt;/urls&gt;&lt;/record&gt;&lt;/Cite&gt;&lt;Cite&gt;&lt;Author&gt;Schneider&lt;/Author&gt;&lt;Year&gt;2004b&lt;/Year&gt;&lt;RecNum&gt;407&lt;/RecNum&gt;&lt;record&gt;&lt;rec-number&gt;407&lt;/rec-number&gt;&lt;foreign-keys&gt;&lt;key app="EN" db-id="detz92xa720pdseprrsx9rz19dvpsxds259e"&gt;407&lt;/key&gt;&lt;/foreign-keys&gt;&lt;ref-type name="Journal Article"&gt;17&lt;/ref-type&gt;&lt;contributors&gt;&lt;authors&gt;&lt;author&gt;Schneider, T., &lt;/author&gt;&lt;author&gt;Fetscher, C.,&lt;/author&gt;&lt;author&gt;Krege, S.,&lt;/author&gt;&lt;author&gt;Michel, M.C.&lt;/author&gt;&lt;/authors&gt;&lt;/contributors&gt;&lt;titles&gt;&lt;title&gt;Signal Transduction Underlying Carbachol-Induced Contraction of Human Urinary Bladder&lt;/title&gt;&lt;secondary-title&gt;JPET&lt;/secondary-title&gt;&lt;/titles&gt;&lt;pages&gt;1148–1153&lt;/pages&gt;&lt;volume&gt;309&lt;/volume&gt;&lt;dates&gt;&lt;year&gt;2004b&lt;/year&gt;&lt;/dates&gt;&lt;urls&gt;&lt;/urls&gt;&lt;/record&gt;&lt;/Cite&gt;&lt;/EndNote&gt;</w:instrText>
      </w:r>
      <w:r w:rsidR="004C1B6A" w:rsidRPr="00C13602">
        <w:rPr>
          <w:sz w:val="10"/>
          <w:szCs w:val="10"/>
        </w:rPr>
        <w:fldChar w:fldCharType="separate"/>
      </w:r>
      <w:r w:rsidR="00EB4136" w:rsidRPr="00C13602">
        <w:rPr>
          <w:noProof/>
          <w:sz w:val="10"/>
          <w:szCs w:val="10"/>
        </w:rPr>
        <w:t>(</w:t>
      </w:r>
      <w:hyperlink w:anchor="_ENREF_304" w:tooltip="Schneider, 2004b #407" w:history="1">
        <w:r w:rsidR="00B9711B" w:rsidRPr="00C13602">
          <w:rPr>
            <w:noProof/>
            <w:sz w:val="10"/>
            <w:szCs w:val="10"/>
          </w:rPr>
          <w:t>Schneid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b</w:t>
        </w:r>
      </w:hyperlink>
      <w:r w:rsidR="00EB4136" w:rsidRPr="00C13602">
        <w:rPr>
          <w:noProof/>
          <w:sz w:val="10"/>
          <w:szCs w:val="10"/>
        </w:rPr>
        <w:t xml:space="preserve">; </w:t>
      </w:r>
      <w:hyperlink w:anchor="_ENREF_305" w:tooltip="Schneider, 2004 #406" w:history="1">
        <w:r w:rsidR="00B9711B" w:rsidRPr="00C13602">
          <w:rPr>
            <w:noProof/>
            <w:sz w:val="10"/>
            <w:szCs w:val="10"/>
          </w:rPr>
          <w:t>Schneider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2004</w:t>
        </w:r>
      </w:hyperlink>
      <w:r w:rsidR="00EB4136" w:rsidRPr="00C13602">
        <w:rPr>
          <w:noProof/>
          <w:sz w:val="10"/>
          <w:szCs w:val="10"/>
        </w:rPr>
        <w:t>)</w:t>
      </w:r>
      <w:r w:rsidR="004C1B6A" w:rsidRPr="00C13602">
        <w:rPr>
          <w:sz w:val="10"/>
          <w:szCs w:val="10"/>
        </w:rPr>
        <w:fldChar w:fldCharType="end"/>
      </w:r>
    </w:p>
    <w:p w:rsidR="005669C8" w:rsidRPr="00C13602" w:rsidRDefault="009F5618">
      <w:pPr>
        <w:rPr>
          <w:rFonts w:ascii="Times New Roman" w:hAnsi="Times New Roman" w:cs="Times New Roman"/>
          <w:noProof/>
          <w:sz w:val="10"/>
          <w:szCs w:val="10"/>
        </w:rPr>
      </w:pPr>
      <w:r w:rsidRPr="00C13602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Janig&lt;/Author&gt;&lt;Year&gt;1986&lt;/Year&gt;&lt;RecNum&gt;408&lt;/RecNum&gt;&lt;DisplayText&gt;(Janig&lt;style face="italic"&gt; et al.&lt;/style&gt;, 1986)&lt;/DisplayText&gt;&lt;record&gt;&lt;rec-number&gt;408&lt;/rec-number&gt;&lt;foreign-keys&gt;&lt;key app="EN" db-id="detz92xa720pdseprrsx9rz19dvpsxds259e"&gt;408&lt;/key&gt;&lt;/foreign-keys&gt;&lt;ref-type name="Journal Article"&gt;17&lt;/ref-type&gt;&lt;contributors&gt;&lt;authors&gt;&lt;author&gt;Janig, W.&lt;/author&gt;&lt;author&gt;Morrison, J.&lt;/author&gt;&lt;/authors&gt;&lt;/contributors&gt;&lt;titles&gt;&lt;title&gt;Functional properties of spinal visceral afferents supplying abdominal and pelvic organs, with special emphasis on visceral nociception&lt;/title&gt;&lt;secondary-title&gt;Prog. Brain. Re.&lt;/secondary-title&gt;&lt;/titles&gt;&lt;pages&gt;87-114&lt;/pages&gt;&lt;volume&gt;67&lt;/volume&gt;&lt;dates&gt;&lt;year&gt;1986&lt;/year&gt;&lt;/dates&gt;&lt;urls&gt;&lt;/urls&gt;&lt;/record&gt;&lt;/Cite&gt;&lt;/EndNote&gt;</w:instrText>
      </w:r>
      <w:r w:rsidRPr="00C13602">
        <w:rPr>
          <w:sz w:val="10"/>
          <w:szCs w:val="10"/>
        </w:rPr>
        <w:fldChar w:fldCharType="separate"/>
      </w:r>
      <w:r w:rsidRPr="00C13602">
        <w:rPr>
          <w:noProof/>
          <w:sz w:val="10"/>
          <w:szCs w:val="10"/>
        </w:rPr>
        <w:t>(</w:t>
      </w:r>
      <w:hyperlink w:anchor="_ENREF_185" w:tooltip="Janig, 1986 #408" w:history="1">
        <w:r w:rsidR="00B9711B" w:rsidRPr="00C13602">
          <w:rPr>
            <w:noProof/>
            <w:sz w:val="10"/>
            <w:szCs w:val="10"/>
          </w:rPr>
          <w:t>Janig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6</w:t>
        </w:r>
      </w:hyperlink>
      <w:r w:rsidRPr="00C13602">
        <w:rPr>
          <w:noProof/>
          <w:sz w:val="10"/>
          <w:szCs w:val="10"/>
        </w:rPr>
        <w:t>)</w:t>
      </w:r>
      <w:r w:rsidRPr="00C13602">
        <w:rPr>
          <w:sz w:val="10"/>
          <w:szCs w:val="10"/>
        </w:rPr>
        <w:fldChar w:fldCharType="end"/>
      </w:r>
      <w:r w:rsidRPr="00C13602">
        <w:rPr>
          <w:sz w:val="10"/>
          <w:szCs w:val="10"/>
        </w:rPr>
        <w:t xml:space="preserve"> </w:t>
      </w:r>
      <w:r w:rsidRPr="00C13602">
        <w:rPr>
          <w:sz w:val="10"/>
          <w:szCs w:val="10"/>
        </w:rPr>
        <w:fldChar w:fldCharType="begin"/>
      </w:r>
      <w:r w:rsidR="00B9711B">
        <w:rPr>
          <w:sz w:val="10"/>
          <w:szCs w:val="10"/>
        </w:rPr>
        <w:instrText xml:space="preserve"> ADDIN EN.CITE &lt;EndNote&gt;&lt;Cite&gt;&lt;Author&gt;Su&lt;/Author&gt;&lt;Year&gt;1986&lt;/Year&gt;&lt;RecNum&gt;409&lt;/RecNum&gt;&lt;DisplayText&gt;(Smet&lt;style face="italic"&gt; et al.&lt;/style&gt;, 1997; Su&lt;style face="italic"&gt; et al.&lt;/style&gt;, 1986)&lt;/DisplayText&gt;&lt;record&gt;&lt;rec-number&gt;409&lt;/rec-number&gt;&lt;foreign-keys&gt;&lt;key app="EN" db-id="detz92xa720pdseprrsx9rz19dvpsxds259e"&gt;409&lt;/key&gt;&lt;/foreign-keys&gt;&lt;ref-type name="Journal Article"&gt;17&lt;/ref-type&gt;&lt;contributors&gt;&lt;authors&gt;&lt;author&gt;Su, HC, &lt;/author&gt;&lt;author&gt;Wharton, J, &lt;/author&gt;&lt;author&gt;Polak, JM, &lt;/author&gt;&lt;author&gt;Mulderry, PK, &lt;/author&gt;&lt;author&gt;Ghatei, MA, &lt;/author&gt;&lt;author&gt;Gibson, SJ,&lt;/author&gt;&lt;author&gt;Terenghi, G.,&lt;/author&gt;&lt;author&gt;Morrison, J.F., &lt;/author&gt;&lt;author&gt;Ballesta, J., &lt;/author&gt;&lt;author&gt;Bloom, S.R. &lt;/author&gt;&lt;/authors&gt;&lt;/contributors&gt;&lt;titles&gt;&lt;title&gt;Calcitonin gene-related peptide immunoreactivity in afferent neurons supplying the urinary tract:combined retrograde tracing and immunohistochemistry.&lt;/title&gt;&lt;/titles&gt;&lt;pages&gt;727–747&lt;/pages&gt;&lt;volume&gt;18&lt;/volume&gt;&lt;dates&gt;&lt;year&gt;1986&lt;/year&gt;&lt;/dates&gt;&lt;urls&gt;&lt;/urls&gt;&lt;/record&gt;&lt;/Cite&gt;&lt;Cite&gt;&lt;Author&gt;Smet&lt;/Author&gt;&lt;Year&gt;1997&lt;/Year&gt;&lt;RecNum&gt;410&lt;/RecNum&gt;&lt;record&gt;&lt;rec-number&gt;410&lt;/rec-number&gt;&lt;foreign-keys&gt;&lt;key app="EN" db-id="detz92xa720pdseprrsx9rz19dvpsxds259e"&gt;410&lt;/key&gt;&lt;/foreign-keys&gt;&lt;ref-type name="Journal Article"&gt;17&lt;/ref-type&gt;&lt;contributors&gt;&lt;authors&gt;&lt;author&gt;Smet, P.J.,&lt;/author&gt;&lt;author&gt;Moore, K.H., &lt;/author&gt;&lt;author&gt;Jonavicius, J.&lt;/author&gt;&lt;/authors&gt;&lt;/contributors&gt;&lt;titles&gt;&lt;title&gt;Distribution and colocalization of calcitonin gene-related peptide, tachykinins, and vasoactive intestinal peptide in normal and idiopathic unstable human urinary bladder.&lt;/title&gt;&lt;secondary-title&gt;Lab Invest.&lt;/secondary-title&gt;&lt;/titles&gt;&lt;pages&gt;37-49&lt;/pages&gt;&lt;volume&gt;77&lt;/volume&gt;&lt;number&gt;1&lt;/number&gt;&lt;dates&gt;&lt;year&gt;1997&lt;/year&gt;&lt;/dates&gt;&lt;urls&gt;&lt;/urls&gt;&lt;/record&gt;&lt;/Cite&gt;&lt;/EndNote&gt;</w:instrText>
      </w:r>
      <w:r w:rsidRPr="00C13602">
        <w:rPr>
          <w:sz w:val="10"/>
          <w:szCs w:val="10"/>
        </w:rPr>
        <w:fldChar w:fldCharType="separate"/>
      </w:r>
      <w:r w:rsidR="00420981" w:rsidRPr="00C13602">
        <w:rPr>
          <w:noProof/>
          <w:sz w:val="10"/>
          <w:szCs w:val="10"/>
        </w:rPr>
        <w:t>(</w:t>
      </w:r>
      <w:hyperlink w:anchor="_ENREF_313" w:tooltip="Smet, 1997 #410" w:history="1">
        <w:r w:rsidR="00B9711B" w:rsidRPr="00C13602">
          <w:rPr>
            <w:noProof/>
            <w:sz w:val="10"/>
            <w:szCs w:val="10"/>
          </w:rPr>
          <w:t>Smet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97</w:t>
        </w:r>
      </w:hyperlink>
      <w:r w:rsidR="00420981" w:rsidRPr="00C13602">
        <w:rPr>
          <w:noProof/>
          <w:sz w:val="10"/>
          <w:szCs w:val="10"/>
        </w:rPr>
        <w:t xml:space="preserve">; </w:t>
      </w:r>
      <w:hyperlink w:anchor="_ENREF_324" w:tooltip="Su, 1986 #409" w:history="1">
        <w:r w:rsidR="00B9711B" w:rsidRPr="00C13602">
          <w:rPr>
            <w:noProof/>
            <w:sz w:val="10"/>
            <w:szCs w:val="10"/>
          </w:rPr>
          <w:t>Su</w:t>
        </w:r>
        <w:r w:rsidR="00B9711B" w:rsidRPr="00C13602">
          <w:rPr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noProof/>
            <w:sz w:val="10"/>
            <w:szCs w:val="10"/>
          </w:rPr>
          <w:t>, 1986</w:t>
        </w:r>
      </w:hyperlink>
      <w:r w:rsidR="00420981" w:rsidRPr="00C13602">
        <w:rPr>
          <w:noProof/>
          <w:sz w:val="10"/>
          <w:szCs w:val="10"/>
        </w:rPr>
        <w:t>)</w:t>
      </w:r>
      <w:r w:rsidRPr="00C13602">
        <w:rPr>
          <w:sz w:val="10"/>
          <w:szCs w:val="10"/>
        </w:rPr>
        <w:fldChar w:fldCharType="end"/>
      </w:r>
      <w:r w:rsidR="005669C8" w:rsidRPr="00C13602">
        <w:rPr>
          <w:rFonts w:ascii="Times New Roman" w:hAnsi="Times New Roman" w:cs="Times New Roman"/>
          <w:noProof/>
          <w:sz w:val="10"/>
          <w:szCs w:val="10"/>
        </w:rPr>
        <w:t xml:space="preserve"> </w:t>
      </w:r>
      <w:r w:rsidR="000675E1" w:rsidRPr="00C13602">
        <w:rPr>
          <w:rFonts w:ascii="Times New Roman" w:hAnsi="Times New Roman" w:cs="Times New Roman"/>
          <w:noProof/>
          <w:sz w:val="10"/>
          <w:szCs w:val="10"/>
        </w:rPr>
        <w:fldChar w:fldCharType="begin"/>
      </w:r>
      <w:r w:rsidR="00B9711B">
        <w:rPr>
          <w:rFonts w:ascii="Times New Roman" w:hAnsi="Times New Roman" w:cs="Times New Roman"/>
          <w:noProof/>
          <w:sz w:val="10"/>
          <w:szCs w:val="10"/>
        </w:rPr>
        <w:instrText xml:space="preserve"> ADDIN EN.CITE &lt;EndNote&gt;&lt;Cite&gt;&lt;Author&gt;Zagorodnyuk&lt;/Author&gt;&lt;Year&gt;2005&lt;/Year&gt;&lt;RecNum&gt;416&lt;/RecNum&gt;&lt;DisplayText&gt;(Zagorodnyuk&lt;style face="italic"&gt; et al.&lt;/style&gt;, 2005)&lt;/DisplayText&gt;&lt;record&gt;&lt;rec-number&gt;416&lt;/rec-number&gt;&lt;foreign-keys&gt;&lt;key app="EN" db-id="detz92xa720pdseprrsx9rz19dvpsxds259e"&gt;416&lt;/key&gt;&lt;/foreign-keys&gt;&lt;ref-type name="Journal Article"&gt;17&lt;/ref-type&gt;&lt;contributors&gt;&lt;authors&gt;&lt;author&gt;Zagorodnyuk, V.P.,&lt;/author&gt;&lt;author&gt;Lynn, P.,&lt;/author&gt;&lt;author&gt;Costa, M.,&lt;/author&gt;&lt;author&gt;Brookes, S.J.H.&lt;/author&gt;&lt;/authors&gt;&lt;/contributors&gt;&lt;titles&gt;&lt;title&gt;Mechanisms of mechanotransduction by specialized low-threshold mechanoreceptors in the guinea pig rectum&lt;/title&gt;&lt;secondary-title&gt;American Journal of Physiology&lt;/secondary-title&gt;&lt;/titles&gt;&lt;pages&gt;397-406&lt;/pages&gt;&lt;volume&gt;289&lt;/volume&gt;&lt;number&gt;3&lt;/number&gt;&lt;dates&gt;&lt;year&gt;2005&lt;/year&gt;&lt;/dates&gt;&lt;urls&gt;&lt;/urls&gt;&lt;/record&gt;&lt;/Cite&gt;&lt;/EndNote&gt;</w:instrText>
      </w:r>
      <w:r w:rsidR="000675E1" w:rsidRPr="00C13602">
        <w:rPr>
          <w:rFonts w:ascii="Times New Roman" w:hAnsi="Times New Roman" w:cs="Times New Roman"/>
          <w:noProof/>
          <w:sz w:val="10"/>
          <w:szCs w:val="10"/>
        </w:rPr>
        <w:fldChar w:fldCharType="separate"/>
      </w:r>
      <w:r w:rsidR="000675E1" w:rsidRPr="00C13602">
        <w:rPr>
          <w:rFonts w:ascii="Times New Roman" w:hAnsi="Times New Roman" w:cs="Times New Roman"/>
          <w:noProof/>
          <w:sz w:val="10"/>
          <w:szCs w:val="10"/>
        </w:rPr>
        <w:t>(</w:t>
      </w:r>
      <w:hyperlink w:anchor="_ENREF_404" w:tooltip="Zagorodnyuk, 2005 #416" w:history="1"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Zagorodnyuk</w:t>
        </w:r>
        <w:r w:rsidR="00B9711B" w:rsidRPr="00C13602">
          <w:rPr>
            <w:rFonts w:ascii="Times New Roman" w:hAnsi="Times New Roman" w:cs="Times New Roman"/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, 2005</w:t>
        </w:r>
      </w:hyperlink>
      <w:r w:rsidR="000675E1" w:rsidRPr="00C13602">
        <w:rPr>
          <w:rFonts w:ascii="Times New Roman" w:hAnsi="Times New Roman" w:cs="Times New Roman"/>
          <w:noProof/>
          <w:sz w:val="10"/>
          <w:szCs w:val="10"/>
        </w:rPr>
        <w:t>)</w:t>
      </w:r>
      <w:r w:rsidR="000675E1" w:rsidRPr="00C13602">
        <w:rPr>
          <w:rFonts w:ascii="Times New Roman" w:hAnsi="Times New Roman" w:cs="Times New Roman"/>
          <w:noProof/>
          <w:sz w:val="10"/>
          <w:szCs w:val="10"/>
        </w:rPr>
        <w:fldChar w:fldCharType="end"/>
      </w:r>
    </w:p>
    <w:p w:rsidR="005669C8" w:rsidRPr="00C13602" w:rsidRDefault="005669C8">
      <w:pPr>
        <w:rPr>
          <w:rFonts w:ascii="Times New Roman" w:hAnsi="Times New Roman" w:cs="Times New Roman"/>
          <w:noProof/>
          <w:sz w:val="10"/>
          <w:szCs w:val="10"/>
        </w:rPr>
      </w:pPr>
      <w:r w:rsidRPr="00C13602">
        <w:rPr>
          <w:rFonts w:ascii="Times New Roman" w:hAnsi="Times New Roman" w:cs="Times New Roman"/>
          <w:noProof/>
          <w:sz w:val="10"/>
          <w:szCs w:val="10"/>
        </w:rPr>
        <w:fldChar w:fldCharType="begin">
          <w:fldData xml:space="preserve">PEVuZE5vdGU+PENpdGU+PEF1dGhvcj5CaXJkZXI8L0F1dGhvcj48WWVhcj4yMDAxPC9ZZWFyPjxS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</w:fldData>
        </w:fldChar>
      </w:r>
      <w:r w:rsidR="00B9711B">
        <w:rPr>
          <w:rFonts w:ascii="Times New Roman" w:hAnsi="Times New Roman" w:cs="Times New Roman"/>
          <w:noProof/>
          <w:sz w:val="10"/>
          <w:szCs w:val="10"/>
        </w:rPr>
        <w:instrText xml:space="preserve"> ADDIN EN.CITE </w:instrText>
      </w:r>
      <w:r w:rsidR="00B9711B">
        <w:rPr>
          <w:rFonts w:ascii="Times New Roman" w:hAnsi="Times New Roman" w:cs="Times New Roman"/>
          <w:noProof/>
          <w:sz w:val="10"/>
          <w:szCs w:val="10"/>
        </w:rPr>
        <w:fldChar w:fldCharType="begin">
          <w:fldData xml:space="preserve">PEVuZE5vdGU+PENpdGU+PEF1dGhvcj5CaXJkZXI8L0F1dGhvcj48WWVhcj4yMDAxPC9ZZWFyPjxS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</w:fldData>
        </w:fldChar>
      </w:r>
      <w:r w:rsidR="00B9711B">
        <w:rPr>
          <w:rFonts w:ascii="Times New Roman" w:hAnsi="Times New Roman" w:cs="Times New Roman"/>
          <w:noProof/>
          <w:sz w:val="10"/>
          <w:szCs w:val="10"/>
        </w:rPr>
        <w:instrText xml:space="preserve"> ADDIN EN.CITE.DATA </w:instrText>
      </w:r>
      <w:r w:rsidR="00B9711B">
        <w:rPr>
          <w:rFonts w:ascii="Times New Roman" w:hAnsi="Times New Roman" w:cs="Times New Roman"/>
          <w:noProof/>
          <w:sz w:val="10"/>
          <w:szCs w:val="10"/>
        </w:rPr>
      </w:r>
      <w:r w:rsidR="00B9711B">
        <w:rPr>
          <w:rFonts w:ascii="Times New Roman" w:hAnsi="Times New Roman" w:cs="Times New Roman"/>
          <w:noProof/>
          <w:sz w:val="10"/>
          <w:szCs w:val="10"/>
        </w:rPr>
        <w:fldChar w:fldCharType="end"/>
      </w:r>
      <w:r w:rsidRPr="00C13602">
        <w:rPr>
          <w:rFonts w:ascii="Times New Roman" w:hAnsi="Times New Roman" w:cs="Times New Roman"/>
          <w:noProof/>
          <w:sz w:val="10"/>
          <w:szCs w:val="10"/>
        </w:rPr>
        <w:fldChar w:fldCharType="separate"/>
      </w:r>
      <w:r w:rsidR="00B93586" w:rsidRPr="00C13602">
        <w:rPr>
          <w:rFonts w:ascii="Times New Roman" w:hAnsi="Times New Roman" w:cs="Times New Roman"/>
          <w:noProof/>
          <w:sz w:val="10"/>
          <w:szCs w:val="10"/>
        </w:rPr>
        <w:t>(</w:t>
      </w:r>
      <w:hyperlink w:anchor="_ENREF_29" w:tooltip="Birder, 2001 #413" w:history="1"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Birder, 2001</w:t>
        </w:r>
      </w:hyperlink>
      <w:r w:rsidR="00B93586" w:rsidRPr="00C13602">
        <w:rPr>
          <w:rFonts w:ascii="Times New Roman" w:hAnsi="Times New Roman" w:cs="Times New Roman"/>
          <w:noProof/>
          <w:sz w:val="10"/>
          <w:szCs w:val="10"/>
        </w:rPr>
        <w:t xml:space="preserve">; </w:t>
      </w:r>
      <w:hyperlink w:anchor="_ENREF_146" w:tooltip="Gabella, 1998 #273" w:history="1"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Gabella</w:t>
        </w:r>
        <w:r w:rsidR="00B9711B" w:rsidRPr="00C13602">
          <w:rPr>
            <w:rFonts w:ascii="Times New Roman" w:hAnsi="Times New Roman" w:cs="Times New Roman"/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, 1998</w:t>
        </w:r>
      </w:hyperlink>
      <w:r w:rsidR="00B93586" w:rsidRPr="00C13602">
        <w:rPr>
          <w:rFonts w:ascii="Times New Roman" w:hAnsi="Times New Roman" w:cs="Times New Roman"/>
          <w:noProof/>
          <w:sz w:val="10"/>
          <w:szCs w:val="10"/>
        </w:rPr>
        <w:t xml:space="preserve">; </w:t>
      </w:r>
      <w:hyperlink w:anchor="_ENREF_287" w:tooltip="Raybould, 1999 #415" w:history="1"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Raybould</w:t>
        </w:r>
        <w:r w:rsidR="00B9711B" w:rsidRPr="00C13602">
          <w:rPr>
            <w:rFonts w:ascii="Times New Roman" w:hAnsi="Times New Roman" w:cs="Times New Roman"/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, 1999</w:t>
        </w:r>
      </w:hyperlink>
      <w:r w:rsidR="00B93586" w:rsidRPr="00C13602">
        <w:rPr>
          <w:rFonts w:ascii="Times New Roman" w:hAnsi="Times New Roman" w:cs="Times New Roman"/>
          <w:noProof/>
          <w:sz w:val="10"/>
          <w:szCs w:val="10"/>
        </w:rPr>
        <w:t xml:space="preserve">; </w:t>
      </w:r>
      <w:hyperlink w:anchor="_ENREF_294" w:tooltip="Sachs, 1991 #414" w:history="1"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Sachs, 1991</w:t>
        </w:r>
      </w:hyperlink>
      <w:r w:rsidR="00B93586" w:rsidRPr="00C13602">
        <w:rPr>
          <w:rFonts w:ascii="Times New Roman" w:hAnsi="Times New Roman" w:cs="Times New Roman"/>
          <w:noProof/>
          <w:sz w:val="10"/>
          <w:szCs w:val="10"/>
        </w:rPr>
        <w:t xml:space="preserve">; </w:t>
      </w:r>
      <w:hyperlink w:anchor="_ENREF_312" w:tooltip="Smet, 1996 #186" w:history="1"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Smet</w:t>
        </w:r>
        <w:r w:rsidR="00B9711B" w:rsidRPr="00C13602">
          <w:rPr>
            <w:rFonts w:ascii="Times New Roman" w:hAnsi="Times New Roman" w:cs="Times New Roman"/>
            <w:i/>
            <w:noProof/>
            <w:sz w:val="10"/>
            <w:szCs w:val="10"/>
          </w:rPr>
          <w:t xml:space="preserve"> et al.</w:t>
        </w:r>
        <w:r w:rsidR="00B9711B" w:rsidRPr="00C13602">
          <w:rPr>
            <w:rFonts w:ascii="Times New Roman" w:hAnsi="Times New Roman" w:cs="Times New Roman"/>
            <w:noProof/>
            <w:sz w:val="10"/>
            <w:szCs w:val="10"/>
          </w:rPr>
          <w:t>, 1996</w:t>
        </w:r>
      </w:hyperlink>
      <w:r w:rsidR="00B93586" w:rsidRPr="00C13602">
        <w:rPr>
          <w:rFonts w:ascii="Times New Roman" w:hAnsi="Times New Roman" w:cs="Times New Roman"/>
          <w:noProof/>
          <w:sz w:val="10"/>
          <w:szCs w:val="10"/>
        </w:rPr>
        <w:t>)</w:t>
      </w:r>
      <w:r w:rsidRPr="00C13602">
        <w:rPr>
          <w:rFonts w:ascii="Times New Roman" w:hAnsi="Times New Roman" w:cs="Times New Roman"/>
          <w:noProof/>
          <w:sz w:val="10"/>
          <w:szCs w:val="10"/>
        </w:rPr>
        <w:fldChar w:fldCharType="end"/>
      </w:r>
    </w:p>
    <w:p w:rsidR="003C4929" w:rsidRDefault="003C4929"/>
    <w:p w:rsidR="00957B0B" w:rsidRDefault="00957B0B"/>
    <w:p w:rsidR="00957B0B" w:rsidRPr="009271DC" w:rsidRDefault="00957B0B">
      <w:pPr>
        <w:rPr>
          <w:sz w:val="24"/>
          <w:szCs w:val="24"/>
        </w:rPr>
      </w:pPr>
      <w:r>
        <w:br w:type="page"/>
      </w: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C13602" w:rsidRPr="009271DC" w:rsidRDefault="00C13602">
      <w:pPr>
        <w:rPr>
          <w:sz w:val="24"/>
          <w:szCs w:val="24"/>
        </w:rPr>
      </w:pPr>
    </w:p>
    <w:p w:rsidR="00B9711B" w:rsidRPr="009271DC" w:rsidRDefault="003C4929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9271DC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9271D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271D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B9711B" w:rsidRPr="009271DC">
        <w:rPr>
          <w:rFonts w:ascii="Times New Roman" w:hAnsi="Times New Roman" w:cs="Times New Roman"/>
          <w:noProof/>
          <w:sz w:val="24"/>
          <w:szCs w:val="24"/>
        </w:rPr>
        <w:t xml:space="preserve">Abe, K., Karaki, H., &amp; Endoh, M. (1996). Effects of cyclopiazonic acid and ryanodine on cytosolic calcium and contraction in vascular smooth muscle. </w:t>
      </w:r>
      <w:r w:rsidR="00B9711B"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18</w:t>
      </w:r>
      <w:r w:rsidR="00B9711B" w:rsidRPr="009271DC">
        <w:rPr>
          <w:rFonts w:ascii="Times New Roman" w:hAnsi="Times New Roman" w:cs="Times New Roman"/>
          <w:noProof/>
          <w:sz w:val="24"/>
          <w:szCs w:val="24"/>
        </w:rPr>
        <w:t xml:space="preserve">, 1711-1716. </w:t>
      </w:r>
      <w:bookmarkEnd w:id="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" w:name="_ENREF_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brams, P., Cardozo, L., Fall, M., Griffiths, D., Rosier, P., &amp; Ulmsten, U. (2002). The standardisation of terminiology of lower urinary tract function: report from the Standardisation Sub-committee of the International Continence Socie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67-178. </w:t>
      </w:r>
      <w:bookmarkEnd w:id="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3"/>
      <w:r w:rsidRPr="009271DC">
        <w:rPr>
          <w:rFonts w:ascii="Times New Roman" w:hAnsi="Times New Roman" w:cs="Times New Roman"/>
          <w:noProof/>
          <w:sz w:val="24"/>
          <w:szCs w:val="24"/>
        </w:rPr>
        <w:t>Aizawa, N., Igawa, Y., Nishizawa, O., &amp; Wyndaele, J. (2010). Effects of CL316,243, a b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9271DC">
        <w:rPr>
          <w:rFonts w:ascii="Times New Roman" w:hAnsi="Times New Roman" w:cs="Times New Roman"/>
          <w:noProof/>
          <w:sz w:val="24"/>
          <w:szCs w:val="24"/>
        </w:rPr>
        <w:t>-Adrenoceptor Agonist, and Intravesical Prostaglandin E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on the Primary Bladder Afferent Activity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71-776. </w:t>
      </w:r>
      <w:bookmarkEnd w:id="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izawa, N., Igawa, Y., Nishizawa, O., &amp; Wyndaele, J. (2011). Effects of Nitric Oxide on the Primary Bladder Afferent Activities of the Rat With and Without Intravesical Acrolein Treatmen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64-271. </w:t>
      </w:r>
      <w:bookmarkEnd w:id="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lm, P., Zygmunt, P. K. E., Iselind, C., Larssonb, B., Uveliusc, B., Wernerb, S., &amp; Andersson, K. (1995). Nitric oxide synthase immunoreactive adrenergic, cholinergic and peptidergic nerves of the female rat urinary tract: a comparative study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. Auton. Nerv, Syst., 5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5-114. </w:t>
      </w:r>
      <w:bookmarkEnd w:id="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K. (2002). Bladder Activation: Afferent Mechanism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3-50. </w:t>
      </w:r>
      <w:bookmarkEnd w:id="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" w:name="_ENREF_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K. (2010). Detrusor Myocyte Activity and Afferent Signallin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7-106. </w:t>
      </w:r>
      <w:bookmarkEnd w:id="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" w:name="_ENREF_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K., &amp; Arner, A. (2004). Urinary Bladder Contraction and Relaxation: Physiology and Pathophysiolog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hysiological reviews, 8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35-986. </w:t>
      </w:r>
      <w:bookmarkEnd w:id="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" w:name="_ENREF_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K., Aronsson, P., Doufish, D., Lampert, A., &amp; Tobin, G. (2012). Muscarinic receptor subtypes involved in urothelium-derived relaxatory effects in the inflamed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: Basic and Clinical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" w:name="_ENREF_1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K., Husted, S., &amp; Sjogren, C. (1980). Contribution of prostaglandins to the adenosine triphosphate-induced contraction of rabbi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7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43-452. </w:t>
      </w:r>
      <w:bookmarkEnd w:id="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K., Tobin, G., &amp; Giglio, D. (2008). Cholinergic nitric oxide release from the urinary bladder mucosa in cyclophosphamide-induced cystitis of the anaesthetized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5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38-1444. </w:t>
      </w:r>
      <w:bookmarkEnd w:id="1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K., &amp; Yoshida, M. (2003). Antimuscarinics and the Overactive Detrusor - Which is the Main Mechanism of Action?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4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-5. </w:t>
      </w:r>
      <w:bookmarkEnd w:id="1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dersson, M., Aronsson, P., Giglio, D., Wilhelmson, A., Jerabek, P., &amp; Tobin, G. (2011). Pharmacological modulation of the micturition pattern in normal and cyclophosphamide pre-treated conscious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: Basic and Clinical, 1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7-83. </w:t>
      </w:r>
      <w:bookmarkEnd w:id="1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ngelico, P., Guarneri, L., Velasco, C., Cova, R., Leonardi, A., Clarke, D. E., &amp; Testa, R. (2006). Effect of cyclooxygenase inhibitors on the micturition reflex in rats: correlation with inhibition of cyclooxygenase isozym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37-846. </w:t>
      </w:r>
      <w:bookmarkEnd w:id="1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podaca, G. (2004). The uroepithelium: not just a passive barri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raffic, 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7-128. </w:t>
      </w:r>
      <w:bookmarkEnd w:id="1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podaca, G., Balestreire, E., &amp; Birder, L. A. (2007). The Uroepithelial-associated sensory web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Kidney International, 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57-1064. </w:t>
      </w:r>
      <w:bookmarkEnd w:id="1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podaca, G., Kiss, S., Ruiz, W. G., Meyers, S., Zeidel, M. L., &amp; Birder, L. A. (2003). Disruption of bladder epithelium barrier function after spinal cord inju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8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F966-F976. </w:t>
      </w:r>
      <w:bookmarkEnd w:id="1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postolidis, A., Dasgupta, P., &amp; Fowler, C. J. (2006). Proposed mechanism for the efficacy of injected botulinum toxin in the treatment of human detrusor overac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4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44–650. </w:t>
      </w:r>
      <w:bookmarkEnd w:id="1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19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postolidis, A. N. (2012). Taming the Cannabinoids: New Potential in the Pharmacologic Control of Lower Urinary Tract Dys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6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7-111. </w:t>
      </w:r>
      <w:bookmarkEnd w:id="1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2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postolidis, A. N., Gonzales, G. E., &amp; Fowler, C. J. (2005). Effect of intravesical resiniferatoxin (RTX) on lower urinary tract symptoms, urodynamic parameters, and quality of life of patients with urodynamic increased bladder sens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99-1305. </w:t>
      </w:r>
      <w:bookmarkEnd w:id="1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2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postolidis, A. N., Yiangou Y., Brady C.M., Ford A.P., Baecker P.A., Jacques T.S., Freeman A., Fowler C.J., &amp; P., A. (2004). Endothelial nitric oxide synthase expression in neurogenic urinary bladders treated with intravesical resinferatoxi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36-340. </w:t>
      </w:r>
      <w:bookmarkEnd w:id="2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rruda, J. A. (1982). Interaction of calcium and cyclooxygenase inhibitors on transport by the turtle and toad bladde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rch. Int. Pharmacodyn. Ther., 2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319-334. </w:t>
      </w:r>
      <w:bookmarkEnd w:id="2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adawi, J. K., Li, H., Langbein, S., Kamp, S., Guzman, S., &amp; Bross, S. (2006). Inhibitory effects of various L-type and T-type calcium antagonists on electrically generated, potassium-induced and carbachol-induced contractions of porcine detrusor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Comparative Physiology B, 17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9-439. </w:t>
      </w:r>
      <w:bookmarkEnd w:id="2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adawi, J. K., Li, H., Langbein, S., Kwon, S., Kamp, S., &amp; Bross, S. (2006). Inhibitory effects of L- and T-type calcium antagonists on contractions of human detrusor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6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47-354. </w:t>
      </w:r>
      <w:bookmarkEnd w:id="2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ahns, E., Halsband, U., &amp; Janig, W. (1987). Responses of sacral visceral afferents from the lower urinary tract, colon and anus to mechanical stimul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ysiology, 41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96-303. </w:t>
      </w:r>
      <w:bookmarkEnd w:id="2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2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eckel, J. M., &amp; Birder, L. A. (2012). Differential expression and function of nicotinic acetylcholine receptors in the urinary bladder epithelium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9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6), 1465-1480. </w:t>
      </w:r>
      <w:bookmarkEnd w:id="2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" w:name="_ENREF_2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eckel, J. M., Kanai, A. J., Lee, S. J., de Groat, W. C., &amp; Birder, L. A. (2006). Expression of functional nicotinic acetylcholine receptors in rat urinary bladder epithelial cel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 - Renal Physiology, 29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3-110. </w:t>
      </w:r>
      <w:bookmarkEnd w:id="2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" w:name="_ENREF_2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ehr-Roussel, D., Oger, S., Caisey, S., Sandner, P., Bernabe, J., Alexandre, L., &amp; Giuliano, F. (2011). Vardenafil Decreases Bladder Afferent Nerve Activity in Unanethetised, Decerebrate, Spinal-Cord-Injured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72-279. </w:t>
      </w:r>
      <w:bookmarkEnd w:id="2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" w:name="_ENREF_2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 (2001). Vanilloid receptor expression suggests a sensory role for urinary bladder epithelial cel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roc. Natl. Acad. Sci., 9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396-13401. </w:t>
      </w:r>
      <w:bookmarkEnd w:id="2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" w:name="_ENREF_3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 (2006). Urinary bladder urothelium: Molecular sensors of chemical/thermal/mechanical stimuli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Vascular Pharmacology, 4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1-226. </w:t>
      </w:r>
      <w:bookmarkEnd w:id="2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" w:name="_ENREF_3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 (2010). Urothelial Signalin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: Basic and Clinical, 15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3-40. </w:t>
      </w:r>
      <w:bookmarkEnd w:id="3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" w:name="_ENREF_3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Apodaca, G., de Groat, W. C., &amp; Kanai, A. J. (1998). Adrenergic- and capsaicin-evoked nitric oxide release from urothelium and afferent nerves in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7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6-229. </w:t>
      </w:r>
      <w:bookmarkEnd w:id="3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" w:name="_ENREF_3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Barrick, S. R., Roppolo, J. R., Kanai, A. J., de Groat, W. C., Kiss, S., &amp; Buffington, C. A. (2003). Feline interstitial cystitis results in mechanical hypersensitivity and altered ATP release from bladder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8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3-429. </w:t>
      </w:r>
      <w:bookmarkEnd w:id="3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" w:name="_ENREF_3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&amp; de Groat, W. C. (2007). Mechanisms of Disease: involvement of the urothelium in bladder dys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Clinical Practice Urology, 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6-54. </w:t>
      </w:r>
      <w:bookmarkEnd w:id="3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" w:name="_ENREF_3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de Groat, W. C., Mills, I., Morrison, J., Thor, K., &amp; Drake, M. J. (2010). Neural Control of the Lower Urinary Tract: Peripheral and Spinal Mechanism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28-139. </w:t>
      </w:r>
      <w:bookmarkEnd w:id="3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" w:name="_ENREF_36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irder, L. A., Kanai, A. J., Cruz, F., Moore, K. A., &amp; Fry, C. H. (2010). Is the Urothelium Intelligent?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98-602. </w:t>
      </w:r>
      <w:bookmarkEnd w:id="3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" w:name="_ENREF_3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Kanai, A. J., &amp; de Groat, W. C. (1997). DMSO: Effect on bladder afferent neurons and nitric oxide relea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5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89-1995. </w:t>
      </w:r>
      <w:bookmarkEnd w:id="3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" w:name="_ENREF_3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Nakamura, Y., Kiss, S., Nealen, M. L., Barrick, S. R., Kanai, A. J., Wang, E., Ruiz, W. G., de Groat, W. C., Apodaca, G., Watkins, S., &amp; M.J., C. (2002). Altered urinary bladder function in mice lacking the vanilloid receptor TRPV1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. Neurosci., 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56-860. </w:t>
      </w:r>
      <w:bookmarkEnd w:id="3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" w:name="_ENREF_3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Ruan, H. Z., Chopra, B., Xiang, Z., Barrick, S., Buffington, C. A., Roppolo, J. R., Ford, A. P. D. W., de Groat, W. C., &amp; Burnstock, G. (2004). Alterations in P2X and P2Y purinergic receptor expressions in urinary bladder from normal cats and cats with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8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84-1091. </w:t>
      </w:r>
      <w:bookmarkEnd w:id="3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" w:name="_ENREF_4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Wolf-Johnston, A., Buffington, C. A., Roppolo, J. R., de Groat, W. C., &amp; Kanai, A. J. (2005). Altered inducible nitric oxide synthase expression and nitroc oxide production in the bladder of cats with feline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25-629. </w:t>
      </w:r>
      <w:bookmarkEnd w:id="3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" w:name="_ENREF_4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irder, L. A., Wolf-Johnston, A. S., Chib, M. K., Buffington, C. A., Roppolo, J. R., &amp; Hanna-Mitchell, A. T. (2010). Beyond Neurons: Involvement of Urothelial and Glial Cells in Bladder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88-96. </w:t>
      </w:r>
      <w:bookmarkEnd w:id="4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1" w:name="_ENREF_4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jorling, D. E., Elkahwaji, J. E., Bushman, W., Janda, L. M., Boldon, K., Hopkins, W. J., &amp; Wang, Z. (2007). Acute acrolein-induced cystitis in mic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23-1529. </w:t>
      </w:r>
      <w:bookmarkEnd w:id="4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2" w:name="_ENREF_4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lok, B. F. M., Willemsen, A. T. M., &amp; Holstege, G. (1997). A PET scan on brain control of micturition in huma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12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1-121. </w:t>
      </w:r>
      <w:bookmarkEnd w:id="4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3" w:name="_ENREF_4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odin, P., &amp; Burnstock, G. (2001). Purinergic Signalling: ATP Relea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chemical Research, 2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59-969. </w:t>
      </w:r>
      <w:bookmarkEnd w:id="4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4" w:name="_ENREF_4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ogdan, C. (2001). Nitric oxide and the immune response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Immunology, 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0), 907-916. </w:t>
      </w:r>
      <w:bookmarkEnd w:id="4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5" w:name="_ENREF_4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oland, B., Himpens, B., Paques, C., Casteels, R., &amp; Gillis, J. M. (1993). ATP induced-relaxation in the mouse bladde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0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49-753. </w:t>
      </w:r>
      <w:bookmarkEnd w:id="4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6" w:name="_ENREF_4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osier, B., Muccioli, G. G., Hermans, E., &amp; Lambert, D. M. (2010). Functionally selective cannabinoid receptor signalling: Therapeutic implications and opportuniti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iochemical Pharmacology, 8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-12. </w:t>
      </w:r>
      <w:bookmarkEnd w:id="4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7" w:name="_ENREF_4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rading, A. F. (1997). A myogenic basis for the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7-67. </w:t>
      </w:r>
      <w:bookmarkEnd w:id="4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8" w:name="_ENREF_4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rading, A. F. (2006). Spontaneous activity of lower urinary tract smooth muscles: correlation between ion channels and tissue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7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3-22. </w:t>
      </w:r>
      <w:bookmarkEnd w:id="4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9" w:name="_ENREF_5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rading, A. F., &amp; McCloskey, D. D. (2005). Mechanisms of disease: specialised interstitial cells of the urothelium: an assessment of current knowledg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Clinical Practice Urology, 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46-554. </w:t>
      </w:r>
      <w:bookmarkEnd w:id="4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0" w:name="_ENREF_5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rady, C. M., Apostolidis, A. N., Harper, M., Yiangou, Y., Beckett, A., Jacques, T. S., Freeman, A., Scaravilli, F., Fowler, C. J., &amp; Anand, P. (2004). Parallel changes in bladder suburothelial vanilloid receptor TRPV1 and pan-neuronal marker PGP9.5 immunoreactivity in patients with neurogenic detrusor overactivity after intravesical resiniferatoxin treatmen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70-776. </w:t>
      </w:r>
      <w:bookmarkEnd w:id="5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1" w:name="_ENREF_5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rady, C. M., DasGupta, R., Dalton, C., Wiseman, O. J., Berkley, K. J., &amp; Fowler, C. J. (2004). An open-label pilot study of cannabis-based extracts for bladder dysfunction in advanced multiple scleros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Multiple Sclerosis, 1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5-433. </w:t>
      </w:r>
      <w:bookmarkEnd w:id="5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2" w:name="_ENREF_53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raverman, A. S., Doumanian, L. R., &amp; Ruggieri, M. R. (2006a). M2 and M3 muscarinic receptor activation of urinary bladder contractile signal transduction II, Denervated rat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armacology Exp. Ther., 31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75-880. </w:t>
      </w:r>
      <w:bookmarkEnd w:id="5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3" w:name="_ENREF_54"/>
      <w:r w:rsidRPr="009271DC">
        <w:rPr>
          <w:rFonts w:ascii="Times New Roman" w:hAnsi="Times New Roman" w:cs="Times New Roman"/>
          <w:noProof/>
          <w:sz w:val="24"/>
          <w:szCs w:val="24"/>
        </w:rPr>
        <w:t>Braverman, A. S., &amp; Ruggieri, M. R. (2003). Hypertrophy changes the muscarinic receptor subtype mediating bladder contraction from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toward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8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01-708. </w:t>
      </w:r>
      <w:bookmarkEnd w:id="5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4" w:name="_ENREF_5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reyer, M. D., Hébert, R. L., &amp; Breyer, R. M. (2003). Prostanoid receptors and the urogenital trac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urr. Opin. Investig. Drugs., 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1), 1343-1353. </w:t>
      </w:r>
      <w:bookmarkEnd w:id="5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5" w:name="_ENREF_5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rown, C., Burnstock, G., &amp; Cocks, T. (1979). Effects of adenosine-5'-triphosphate (ATP) and bg,-methylene ATP on the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6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97-102). </w:t>
      </w:r>
      <w:bookmarkEnd w:id="5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6" w:name="_ENREF_57"/>
      <w:r w:rsidRPr="009271DC">
        <w:rPr>
          <w:rFonts w:ascii="Times New Roman" w:hAnsi="Times New Roman" w:cs="Times New Roman"/>
          <w:noProof/>
          <w:sz w:val="24"/>
          <w:szCs w:val="24"/>
        </w:rPr>
        <w:t>Brown, W. W., Zenser, T. V., &amp; Davis, B. B. (1980). Prostaglandin E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production by rabbi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Fluid Electrolyte Physiology, 23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52-458. </w:t>
      </w:r>
      <w:bookmarkEnd w:id="5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7" w:name="_ENREF_5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ultitude, M. I., Hill, N. A., &amp; Shuttleworth, K. E. D. (1976). Clinical and experimental studies on the action of prostaglandins and their synthesis inhibitors on detrusor muscle in vitro and in vivo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4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31. </w:t>
      </w:r>
      <w:bookmarkEnd w:id="5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8" w:name="_ENREF_5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urnett, A. L., Calvin, D. C., Chamness, S. L., Liu, J., Nelson, R. J., Klein, S. L., Dawson, V. L., Dawson, T. M., &amp; Snyde, S. H. (1997). Urinary bladder urethral sphincter dysfunction in mice with targeted disruption of neuronal nitric oxide synthase models idiopathic voiding disorders in huma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Med., 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71-574. </w:t>
      </w:r>
      <w:bookmarkEnd w:id="5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9" w:name="_ENREF_6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Burnstock, G. (2001). Purine-mediated signalling in pain and visceral percep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rends in Pharmacological Sciences, 2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182-188. </w:t>
      </w:r>
      <w:bookmarkEnd w:id="5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0" w:name="_ENREF_6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aremel, R., Oger-Roussel, S., Behr-Roussel, D., Grise, P., &amp; Giuliano, F. A. (2010). Nitric Oxide/Cyclic Guanosine Monophosphate Signalling Mediates an Inhibitory Action on Sensory Pathways of the Micturition Reflex in the Rat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16-625. </w:t>
      </w:r>
      <w:bookmarkEnd w:id="6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1" w:name="_ENREF_6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ervero, F. (1994). Sensory innervation of the viscera: Peripheral basis of visceral pai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hysiological reviews, 7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5-138. </w:t>
      </w:r>
      <w:bookmarkEnd w:id="6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2" w:name="_ENREF_6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etinel, S., Canillioglu, Y. E., Cikler, E., Sener, G., &amp; Ercan, F. (2010). Leukotriene D4 receptor antagonist montelukast alleviates protamine sulphate-induced changes in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10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20-1325. </w:t>
      </w:r>
      <w:bookmarkEnd w:id="6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3" w:name="_ENREF_6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etinel, S., Cetinel, B., Ercan, F., Hurdag, C., &amp; San, T. (2003). Indomethacin -induced morphologic changes in the rat urinary bladder epi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36-242. </w:t>
      </w:r>
      <w:bookmarkEnd w:id="6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4" w:name="_ENREF_6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etinel, S., Ercan, F., Sirvanci, S., Sehirli, O., Ersoy, Y., San, T., &amp; Sener, G. (2002). The ameliorating effect of melatonin on protamine sulfate induced bladder injury and its relationship to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64-1568. </w:t>
      </w:r>
      <w:bookmarkEnd w:id="6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5" w:name="_ENREF_6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etinel, S., Ercan, F., Sirvanci S., Sehirli, O., Ersoy, Y., San, T., &amp; Sener, G. (2003). The ameliorating effect of melatonin on protamine sulfate induced bladder injury and its relationship to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6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1564-1568. </w:t>
      </w:r>
      <w:bookmarkEnd w:id="6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6" w:name="_ENREF_6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ancellor, M. B. (2005). Urgency, botulinum toxin and how botulinum toxin can help urgenc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7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6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7" w:name="_ENREF_6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ancellor, M. B., Kaplan, S. A., &amp; Blavias, J. G. (1992). The cholinergic and purinergic components of detrusor contractility in a whole rabbit bladder model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4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06-909. </w:t>
      </w:r>
      <w:bookmarkEnd w:id="6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8" w:name="_ENREF_6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attopadhyay, N., Ye, C., Yamaguchi, T., Kerner, R., Vassilev, P. M., &amp; Brown, E. M. (1999). Extracellular calcium-sensing receptor induces cellular proliferation and activation of a nonselective cation channel in U373 human astrocytoma cel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, 85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6-124. </w:t>
      </w:r>
      <w:bookmarkEnd w:id="6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9" w:name="_ENREF_70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>Chell, S., Kadi, A., Williams, A. C., &amp; Paraskeva, C. (2006). Mediators of PGE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synthesis and signalling downstream of COX-2 represent potential targets for the prevention/treatment of colorectal canc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iochemica et Biophysica Acta., 176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4-119. </w:t>
      </w:r>
      <w:bookmarkEnd w:id="6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0" w:name="_ENREF_71"/>
      <w:r w:rsidRPr="009271DC">
        <w:rPr>
          <w:rFonts w:ascii="Times New Roman" w:hAnsi="Times New Roman" w:cs="Times New Roman"/>
          <w:noProof/>
          <w:sz w:val="24"/>
          <w:szCs w:val="24"/>
        </w:rPr>
        <w:t>Chen, X., Molliver, D. C., &amp; Gebhart, G. F. (2010). The P2Y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2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ceptor Sensitizes Mouse Bladder Sensory Neurons and Facilitates Purinergic Curren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science, 3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6), 2365-2372. </w:t>
      </w:r>
      <w:bookmarkEnd w:id="7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1" w:name="_ENREF_7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eng, S., Scigalla, F. P., di Fenizio, P. S., Zhang, Z. G., Stolzenburg, J., &amp; Neuhaus, J. (2011). ATP Enhances Spontaneous Calcium Activity in Cultured Suburothelial Myofibroblasts of the Human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LoS ONE, 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0), 1-8. </w:t>
      </w:r>
      <w:bookmarkEnd w:id="7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2" w:name="_ENREF_7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eng, Y., Mansfield, K. J., Sandow, S. L., Sadananda, P., Burcher, E., &amp; Moore, K. H. (2011). Porcine bladder urothelial, myofibroblast, and detrusor muscle cells: characterization and ATP relea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Frontiers in Pharmacology, 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7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3" w:name="_ENREF_7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ertin, B., Rolle, U., Solari, V., Cascio, S., &amp; Puri, P. (2004). The role of nitric oxide in bladder urothelial injury after bladder outlet obstru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92-399. </w:t>
      </w:r>
      <w:bookmarkEnd w:id="7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4" w:name="_ENREF_7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ess-Williams, R. (2002). Muscarinic receptors of the urinary bladder: detrusor, urothelial and prejunctional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and Autacoid Pharmacology, 2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3-145. </w:t>
      </w:r>
      <w:bookmarkEnd w:id="7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5" w:name="_ENREF_7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o, K. H., Hyun, J. H., Chang, Y. S., Na, Y. G., Shin, J. H., &amp; Song, K. H. (2010). Expression of nitric oxide synthase and aquaporin-3 in cyclophosphamide treated rat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ternational Neurourology Journal, 1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9-156. </w:t>
      </w:r>
      <w:bookmarkEnd w:id="7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6" w:name="_ENREF_7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opra, B., Barrick, S. R., Meyers, S., Beckel, J. M., Zeidel, M. L., Ford, A. P., de Groat, W. C., &amp; Birder, L. A. (2005). Expression and function of bradykinin b1 and B2 receptors in normal and inflamed rat urinary bladder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6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59-871. </w:t>
      </w:r>
      <w:bookmarkEnd w:id="7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7" w:name="_ENREF_7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opra, B., Gever, J. R., Barrick, S. R., Hanna-Mitchell, A. T., Beckel, J. M., Ford, A. P., &amp; Birder, L. A. (2008). Expression and function of rat urothelial P2Y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 - Renal Physiology, 29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821-829). </w:t>
      </w:r>
      <w:bookmarkEnd w:id="7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8" w:name="_ENREF_7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uang, Y. C., Chancellor, M. B., Seki, S., Yoshimura, N., Tyagi, P., Huang, L., Lavelle, J. P., de Groat, W. C., &amp; Fraser, M. O. (2003). Intravesical protamine sulfate and potassium chloride as a model for bladder hyperac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664-670. </w:t>
      </w:r>
      <w:bookmarkEnd w:id="7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9" w:name="_ENREF_80"/>
      <w:r w:rsidRPr="009271DC">
        <w:rPr>
          <w:rFonts w:ascii="Times New Roman" w:hAnsi="Times New Roman" w:cs="Times New Roman"/>
          <w:noProof/>
          <w:sz w:val="24"/>
          <w:szCs w:val="24"/>
        </w:rPr>
        <w:t>Chuang, Y. C., Yoshimura, N., Huang, C., Wu, M., Tyagi, P., &amp; Chancellor, M. B. (2010). Expression of E-series prostaglandin (EP) receptors and urodynamic effects of an EP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 antagonist on cyclophosphamide-induced overactive bladder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10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1), 1782-1787. </w:t>
      </w:r>
      <w:bookmarkEnd w:id="7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0" w:name="_ENREF_8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ung, B. H., Choi, S. K., &amp; Chang, K. C. (1996). Effects of nitric oxide on detrusor relax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5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90-2093. </w:t>
      </w:r>
      <w:bookmarkEnd w:id="8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1" w:name="_ENREF_8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lapham, D. E. (1995). Calcium Signallin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 8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59-268. </w:t>
      </w:r>
      <w:bookmarkEnd w:id="8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2" w:name="_ENREF_8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linton Webb, R. (2003). Smooth muscle contraction and relax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dvances in Physiology Education 2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1-206. </w:t>
      </w:r>
      <w:bookmarkEnd w:id="8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3" w:name="_ENREF_84"/>
      <w:r w:rsidRPr="009271DC">
        <w:rPr>
          <w:rFonts w:ascii="Times New Roman" w:hAnsi="Times New Roman" w:cs="Times New Roman"/>
          <w:noProof/>
          <w:sz w:val="24"/>
          <w:szCs w:val="24"/>
        </w:rPr>
        <w:t>Cockayne, D. A., Dunn, P. M., Zhong, Y., Rong, W., Hamilton, S. G., Knight, G. E., Ruan, H., Ma, B., Yip, P., Nunn, P., McMahon, S. B., Burnstock, G., &amp; Ford, A. P. D. W. (2005). P2X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2 </w:t>
      </w:r>
      <w:r w:rsidRPr="009271DC">
        <w:rPr>
          <w:rFonts w:ascii="Times New Roman" w:hAnsi="Times New Roman" w:cs="Times New Roman"/>
          <w:noProof/>
          <w:sz w:val="24"/>
          <w:szCs w:val="24"/>
        </w:rPr>
        <w:t>knockout mice and P2X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>/P2X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double knockout mice reveal a role for the P2X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 subunit in mediating multiple sensory effects of ATP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ysiology, 56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621-639. </w:t>
      </w:r>
      <w:bookmarkEnd w:id="8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4" w:name="_ENREF_8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ockayne, D. A., Hamilton, S. G., Zhu, Q. M., Dunn, P. M., Zhong, Y., Novakovic, S., Malmberg, A. B., Cain, G., Berson, A., Kassotakis, L., Hedley, L., Lachnit, W. G., Burnstock, G., McMahon, S. B., &amp; Ford, A. P. (2000). Urinary bladder hyporeflexia and reduced pain-related behaviour in P2X3-deficient mic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40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6807), 11011-11015. </w:t>
      </w:r>
      <w:bookmarkEnd w:id="8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5" w:name="_ENREF_86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nners, W., Whitebeck, C., Chichester, P., Legget, R., Lin, A. D., Johnson, A., Kogan, B., Levin, R., &amp; Mannikarottu, A. (2006). L-NAME, a nitric oxide synthase inhibitor, diminishes oxidative damage in urinary bladder partial outlet obstru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9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57-363. </w:t>
      </w:r>
      <w:bookmarkEnd w:id="8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6" w:name="_ENREF_8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ook, S. P., &amp; McCleskey, E. W. (2000). ATP, pain and a full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Clinical Practice Urology, 40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51-952. </w:t>
      </w:r>
      <w:bookmarkEnd w:id="8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7" w:name="_ENREF_8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ordoba-Rodriguez, R., Moore, K. A., Kao, J. P., &amp; Weinreich, D. (1999). Calcium regulation of a slow post-spike hyperpolarization in vagal afferent neuro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roceedings of the National Academy of Sciences, 9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650-7657. </w:t>
      </w:r>
      <w:bookmarkEnd w:id="8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8" w:name="_ENREF_8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ox, P. J. (1979). Cyclophosphamide cystitis - identification of acrolein as the causative agen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iochemical Pharmacology, 2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45-2049. </w:t>
      </w:r>
      <w:bookmarkEnd w:id="8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9" w:name="_ENREF_9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unningham, J. T., Wachtel, R. E., &amp; Abboud, F. M. (1997). Mechanical stimulation of neurites generates an inward current in putative aortic baroreceptor neurons in vitro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, 7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9-154. </w:t>
      </w:r>
      <w:bookmarkEnd w:id="8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0" w:name="_ENREF_9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usack, N. J., &amp; Hourani, S. M. (1984). Some pharmacological and biochemical interactions of the enantiomers of adenylyl 5'-(beta, gamma-methylene)-diphosphonate with the guinea-pig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8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55-159. </w:t>
      </w:r>
      <w:bookmarkEnd w:id="9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1" w:name="_ENREF_92"/>
      <w:r w:rsidRPr="009271DC">
        <w:rPr>
          <w:rFonts w:ascii="Times New Roman" w:hAnsi="Times New Roman" w:cs="Times New Roman"/>
          <w:noProof/>
          <w:sz w:val="24"/>
          <w:szCs w:val="24"/>
        </w:rPr>
        <w:t>D'Agostino, G., Bolognesi, M. L., Lucchelli, A., Vicin, D., Balestra, B., &amp; Spelta, V. (2000). Prejunctional muscarinic inhibitory control of acetylcholine release in the human isolated detrusor:involvement of the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 subtyp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93-500. </w:t>
      </w:r>
      <w:bookmarkEnd w:id="9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2" w:name="_ENREF_9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aly, D., Chess-Williams, R., Chapple, C., &amp; Grundy, D. (2010). The inhibitory role of acetylcholine and muscarinic receptors in bladder afferent ac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-28. </w:t>
      </w:r>
      <w:bookmarkEnd w:id="9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3" w:name="_ENREF_9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aly, D., Rong, W., Chess-Williams, R., Chapple, C. R., &amp; Grundy, D. (2007). Bladder afferent sensitivity in wildtype and TRPV1 knockout mic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ysiology, 58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63-674. </w:t>
      </w:r>
      <w:bookmarkEnd w:id="9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4" w:name="_ENREF_9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amaser, M. S., Kim, K., Longhurst, P. A., Wein, A. J., &amp; Levin, R. M. (1997). Calcium regulation of urinary bladder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32-738. </w:t>
      </w:r>
      <w:bookmarkEnd w:id="9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5" w:name="_ENREF_9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ang, K., Lamb, K., Cohen, M., Bielefeldt, K., &amp; Gebhart, G. F. (2008). Cyclophosphamide-Induced Bladder Inflammation Sensitizes and Enhances P2X Receptor Function in Rat Bladder Sensory Neuro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physiology, 9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9-59. </w:t>
      </w:r>
      <w:bookmarkEnd w:id="9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6" w:name="_ENREF_9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avidson, R. A., &amp; McCloskey, K. D. (2005). Morphology and localisation of interstitial cells in the guinea pig bladder: structural relationships with smooth muscle and neuro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1385–1390. </w:t>
      </w:r>
      <w:bookmarkEnd w:id="9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7" w:name="_ENREF_9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avies, M. G., Fulton, G. J., &amp; Hagen, P. O. (1995). Clincal biology of nitric oxid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Surgery, 8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98-1610. </w:t>
      </w:r>
      <w:bookmarkEnd w:id="9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8" w:name="_ENREF_9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Groat, W. C. (1975). Nervous control of the urinary bladder of the c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, 8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1-211. </w:t>
      </w:r>
      <w:bookmarkEnd w:id="9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9" w:name="_ENREF_10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Groat, W. C. (1997). A neurologic basis for the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6-52. </w:t>
      </w:r>
      <w:bookmarkEnd w:id="9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0" w:name="_ENREF_10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Groat, W. C. (2004). The urothelium in overactive bladder: Passive bystander or active participant?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-11. </w:t>
      </w:r>
      <w:bookmarkEnd w:id="10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1" w:name="_ENREF_10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Groat, W. C. (2006). Integrative control of the lower urinary tract: preclinical perspectiv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4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S25-S40. </w:t>
      </w:r>
      <w:bookmarkEnd w:id="10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2" w:name="_ENREF_10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Groat, W. C., &amp; Booth, A. M. (1993). Synaptic transmission in pelvic gangli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Autonomic Nervous System, 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91-347. </w:t>
      </w:r>
      <w:bookmarkEnd w:id="10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3" w:name="_ENREF_10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Groat, W. C., Fraser, M. O., Yoshiyama, M., Smerin, S., Tai, C., Chancellor, M. B., Yoshimura, N., &amp; Roppolo, J. R. (2001). Neural control of the urethr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Scandanavian Journal of Urology, 3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5-43. </w:t>
      </w:r>
      <w:bookmarkEnd w:id="10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4" w:name="_ENREF_105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e Groat, W. C., Kawatani, M., Hisamitsu, T., Cheng, C., Ma, C., Thor, K., Steers, W., &amp; Roppolo, J. R. (1990). Mechanisms underlying the recovery of urinary bladder function following spinal cord inju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the Autonomic Nervous System, 3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1-78. </w:t>
      </w:r>
      <w:bookmarkEnd w:id="10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5" w:name="_ENREF_10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Groat, W. C., &amp; Yoshimura, N. (2001). Pharmacology of the Lower Urinary Trac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nnu. Rev. Pharmacol. Toxicol., 4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91-721. </w:t>
      </w:r>
      <w:bookmarkEnd w:id="10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6" w:name="_ENREF_10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Wachter, S. (2011). Afferent signaling from the bladder: species differences evident from extracellular recordings of pelvic and hypogastric nerv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 3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5), 647-652. </w:t>
      </w:r>
      <w:bookmarkEnd w:id="10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7" w:name="_ENREF_10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 Wachter, S., Smith, P., Tannenbaum, C., Van Koeveringe, G., Drake, M. J., Wyndaele, J., &amp; Chapple, C. R. (2012). How should bladder sensation be measured : ICI-RS 2011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3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70-374. </w:t>
      </w:r>
      <w:bookmarkEnd w:id="10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8" w:name="_ENREF_10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emuth, D. G., &amp; Molleman, A. (2006). Cannabinoid signallin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Life Sciences, 7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49-563. </w:t>
      </w:r>
      <w:bookmarkEnd w:id="10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9" w:name="_ENREF_11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inis, P., Charrua, A., Avelino, A., Yaqoob, M., Bevan, S., Nagy, I., &amp; Cruz, F. (2004). Anadamide-Evoked Activation of Vanilloid Receptor 1 Contributes to the Development of Bladder Hyperreflexia and Nociceptive transmission to Spinal Dorsal Horn Neurons in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science, 2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50), 11253-11263. </w:t>
      </w:r>
      <w:bookmarkEnd w:id="10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0" w:name="_ENREF_11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ownie, J. W., &amp; Armour, J. A. (1992). Mechanoreceptor afferent activity compared with receptor field dimensions and pressure changes in felin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an. J. Physiol. Pharmacol., 7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1), 1457-1467. </w:t>
      </w:r>
      <w:bookmarkEnd w:id="11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1" w:name="_ENREF_11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ownie, J. W., &amp; Larsson, C. (1981). Prostaglandin involvement in contractions evoked in rabbit detrusor by field stimulation and by adenosine 5'-triphosphat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an. J. Physiol. Pharmacol. ,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253-260. </w:t>
      </w:r>
      <w:bookmarkEnd w:id="11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2" w:name="_ENREF_11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rake, M. J. (2007). The integrative physiology of th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nn. R. Col. Surg. Engl., 8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80-585. </w:t>
      </w:r>
      <w:bookmarkEnd w:id="11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3" w:name="_ENREF_11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rake, M. J., Fowler, C. J., Griffiths, D., Mayer, E., Paton, J. F. R., &amp; Birder, L. A. (2010). Neural Control of the Lower Urinary and Gastrointestinal Tracts: Supraspinal CNS Mechanism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9-127. </w:t>
      </w:r>
      <w:bookmarkEnd w:id="11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4" w:name="_ENREF_11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rake, M. J., Fry, C. H., &amp; Eyden, B. (2006). Structural characterization of myofibroblasts in th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9-32. </w:t>
      </w:r>
      <w:bookmarkEnd w:id="11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5" w:name="_ENREF_11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rake, M. J., Gardner, B. P., &amp; Brading, A. F. (2003). Innervation of the detrusor muscle bundle in neurogenic detrusor overac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02-710. </w:t>
      </w:r>
      <w:bookmarkEnd w:id="11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6" w:name="_ENREF_11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rake, M. J., Harvey, I. J., &amp; Gillespie, J. I. (2002). Autonomous activity in the isolated guinea pig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xperimental Physiology, 8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-30. </w:t>
      </w:r>
      <w:bookmarkEnd w:id="11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7" w:name="_ENREF_11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rake, M. J., Hedlund, P., Mills, I. W., McCoy, R., McMurray, G., Gardner, B. P., Andersson, K., &amp; Brading, A. F. (2000). Structural and Functional Denervation of Human Detrusor after Spinal Cord Inju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Laboratory Investigation, 8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0), 1491-1499. </w:t>
      </w:r>
      <w:bookmarkEnd w:id="11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8" w:name="_ENREF_11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rake, M. J., Mills, I. W., &amp; Gillespie, J. I. (2001). Model of peripheral autonomous modules and a myovesical plexus in normal and overactive bladder function. 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 xml:space="preserve">Lancet, 358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401–403. </w:t>
      </w:r>
      <w:bookmarkEnd w:id="11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9" w:name="_ENREF_12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unning-Davies, B. M., Fry, C. H., Mansour, D., &amp; Ferguson D.R. (2012). The regulation of ATP release from the urothelium by adenosine and transepithelial potential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11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0" w:name="_ENREF_12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Dutton, J. L., Hansen, M. A., Balcar, V. J., Barden, J. A., &amp; Bennett, M. R. (1999). Development of P2X receptor clusters on smooth muscle cells in relation to nerve varicosities in the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cytology, 2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-16. </w:t>
      </w:r>
      <w:bookmarkEnd w:id="12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1" w:name="_ENREF_122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Ehren, I., Iversen, H., Jansson, O., Adolfsson, J., &amp; Wiklund, N. P. (1994). Localisation of nitric oxide synthase activity in the human lower urinary tract and its correlation with neuroeffector respons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4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83-687. </w:t>
      </w:r>
      <w:bookmarkEnd w:id="12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2" w:name="_ENREF_12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Eichel, L., Scheidweiler, K., Kost, J., Shojaie, J., Schwarz, E., Messing, E., &amp; Wood, R. (2001). Assessment of murine bladder permeability with fluorescein: validation with cyclophosphamide and protamin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13-118. </w:t>
      </w:r>
      <w:bookmarkEnd w:id="12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3" w:name="_ENREF_12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Erol, K., Sirmagul, B., Kilic, F. S., Yigitaslan, S., &amp; Dogan, A. E. (2012). The Role of Inflammation and COX-Derived Prostanoids in the Effects of Bradykinin on Isolated Rat Aorta and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flammation, 3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420-428. </w:t>
      </w:r>
      <w:bookmarkEnd w:id="12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4" w:name="_ENREF_12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Evans, J. P. Observations on the nerves of supply to the bladder and urethra of the cat, with a study of their action potentia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8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396-414. </w:t>
      </w:r>
      <w:bookmarkEnd w:id="12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5" w:name="_ENREF_12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arquhar-Smith, W. P., &amp; Rice, A. S. C. (2001). Administration of Endocannabinoids Prevents a Referred Hyperalgesia Associated with Inflammation of th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nesthesiology, 9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507-513. </w:t>
      </w:r>
      <w:bookmarkEnd w:id="12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6" w:name="_ENREF_12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athian-Sabet, B., Bloch, W., Klotz, T., Niggemann, S., Jacobs, G., Addicks, K., &amp; Engelmann, U. (2001). Localization and constitutive nitric oxide synthase isoforms and the nitric oxide btarget enzyme soluble guanylyl cyclase in the human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24-1729. </w:t>
      </w:r>
      <w:bookmarkEnd w:id="12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7" w:name="_ENREF_12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elsen, D., Dardashti, K., Ostad, M., Lemer, M. L., Gross, S. S., Chen, J., Vaughan, E. D., &amp; Poppas, D. P. (2003). Inducible nitric oxide synthase promotes pathophysiological consequences on experimental bladder outlet obstruction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69-1572. </w:t>
      </w:r>
      <w:bookmarkEnd w:id="12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8" w:name="_ENREF_12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erguson, D. R., Kennedy, I., &amp; Burton, T. J. (1997). ATP is released from rabbit urinary bladder epithelial cells by hydrostatic pressure changes - a possible sensory mechanism?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0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503-511. </w:t>
      </w:r>
      <w:bookmarkEnd w:id="12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9" w:name="_ENREF_13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ilippi, S., Morelli, A., Sandner, P., Fibbi, B., Mancina, R., Marini, M., Gacci, M., Vignozzi, L., Vannelli, G. B., Carini, M., Forti, G., &amp; Maggi, M. (2007). Characterisation and functional role of androgen-dependetn PDE5 activity in th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ndocrinology, 14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19-1029. </w:t>
      </w:r>
      <w:bookmarkEnd w:id="12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0" w:name="_ENREF_13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imiani, C., Mattocks, D., Cavani, F., Salzet, M., Deutsch, D. G., Pryor, S., Bilfinger, T. V., &amp; Stefano, G. B. (1999). Morphine and anandamide stimulate intracellular calcium transients in human endothelial cells: coumpling to nitric oxide relea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ular Signalling, 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9-193. </w:t>
      </w:r>
      <w:bookmarkEnd w:id="13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1" w:name="_ENREF_13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oon, R., &amp; Drake, M. J. (2010). The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rapeutic Advances in Urology, 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147-155. </w:t>
      </w:r>
      <w:bookmarkEnd w:id="13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2" w:name="_ENREF_13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ord, A. P. D. W., Gever, J. R., Nunn, P. A., Zhong, Y., Cefalu, J. S., Dillon, M. P., &amp; Cockayne, D. A. (2006). Purinoceptors as therapeutic targets for lower urinary tract dys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4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S132-S143. </w:t>
      </w:r>
      <w:bookmarkEnd w:id="13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3" w:name="_ENREF_13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orstermann, U., Closs, E. L., &amp; Pollock, J. S. (1994). Nitric oxide synthase isoenzymes.  Characterisation, purification, molecular cloning and functio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Hypertension, 2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21-1131. </w:t>
      </w:r>
      <w:bookmarkEnd w:id="13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4" w:name="_ENREF_13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owler, C. J. (2002). Bladder afferents and their role in the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7-42. </w:t>
      </w:r>
      <w:bookmarkEnd w:id="13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5" w:name="_ENREF_13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owler, C. J., Griffiths, D., &amp; de Groat, W. C. (2008). The neural control of micturi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Reviews: Neuroscience, 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53-466. </w:t>
      </w:r>
      <w:bookmarkEnd w:id="13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6" w:name="_ENREF_13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ox, A. J., Barnes, P. J., Venkatesan, P., &amp; Belvisi, M. G. (1997). Activation of large conductance potassium channels inhibits the afferent and efferent function of airway sensory nerves in the guinea pi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Clinical Investigation, 9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513-519. </w:t>
      </w:r>
      <w:bookmarkEnd w:id="13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7" w:name="_ENREF_13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razier, E. P., Peters, S. L., Braverman, A. S., Ruggieri, M. R., &amp; Michel, M. C. (2007b). Signal transduction underlying the control of urinary bladder smooth muscle tone by </w:t>
      </w:r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uscarinic receptors and beta-adreno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unyn Schmiedebergs Arch. Pharmacol., 37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49-462. </w:t>
      </w:r>
      <w:bookmarkEnd w:id="13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8" w:name="_ENREF_13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reeman, R. M., Adekanmi, O., Waterfield, M. R., Waterfield, A. E., Wright, D., &amp; Zajicek, J. (2006). The effect of cannabis on urge incontinence in patients with multiple sclerosis: a multicentre, randomised placebo-controlled trial (CAM-LUTS)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ternational Urogynecology Journal, 1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36-641. </w:t>
      </w:r>
      <w:bookmarkEnd w:id="13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9" w:name="_ENREF_14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ry, C. H., Daneshgari, F., Thor, K., Drake, M. J., Eccles, R., Kanai, A. J., &amp; Birder, L. A. (2010). Animal Models and Their Use in Understanding Lower Urinary Tract Dys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03-608. </w:t>
      </w:r>
      <w:bookmarkEnd w:id="13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0" w:name="_ENREF_14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ry, C. H., Meng, E., &amp; Young, J. S. (2010). The physiological function of lower urinary tract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, 15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-13. </w:t>
      </w:r>
      <w:bookmarkEnd w:id="14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1" w:name="_ENREF_14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ry, C. H., &amp; Roosen, A. (2007). Urothelial targets in the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14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2" w:name="_ENREF_14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ry, C. H., Skennerton, D., Wood, D., &amp; Wu, C. (2002). The cellular basis of contraction in human detrusor smooth muscle from patients with stable and unstable bladde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-12. </w:t>
      </w:r>
      <w:bookmarkEnd w:id="14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3" w:name="_ENREF_14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Fry, C. H., Young, J. S., Jabr, R. I., McCarthy, C. J., Ikeda, Y., &amp; Kanai, A. J. (2012). Modulation of spontaneous activity in the overactive bladder: the role of P2Y agonis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30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47-1454. </w:t>
      </w:r>
      <w:bookmarkEnd w:id="14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4" w:name="_ENREF_14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abella, G. (1990). Intramural neurons in the urinary bladder of the guinea-pi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 Tissue Research, 26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31-237. </w:t>
      </w:r>
      <w:bookmarkEnd w:id="14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5" w:name="_ENREF_14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abella, G., &amp; Davis, C. (1998). Distribution of afferent axons in the bladder of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cytology, 2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1-155. </w:t>
      </w:r>
      <w:bookmarkEnd w:id="14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6" w:name="_ENREF_147"/>
      <w:r w:rsidRPr="009271DC">
        <w:rPr>
          <w:rFonts w:ascii="Times New Roman" w:hAnsi="Times New Roman" w:cs="Times New Roman"/>
          <w:noProof/>
          <w:sz w:val="24"/>
          <w:szCs w:val="24"/>
        </w:rPr>
        <w:t>Ganitkevich, V. Y., &amp; Isenberg, G. (1992). Caffeine-induced release and reuptake of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>by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tores in myocytes from guinea-pig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45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9-117. </w:t>
      </w:r>
      <w:bookmarkEnd w:id="14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7" w:name="_ENREF_148"/>
      <w:r w:rsidRPr="009271DC">
        <w:rPr>
          <w:rFonts w:ascii="Times New Roman" w:hAnsi="Times New Roman" w:cs="Times New Roman"/>
          <w:noProof/>
          <w:sz w:val="24"/>
          <w:szCs w:val="24"/>
        </w:rPr>
        <w:t>Gibson, A., McFadzean, I., Wallace, P., &amp; Wayman, C. P. (1998). Capacitative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entry and the regulation of smooth muscle ton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rends in Pharmacological Sciences, 1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66-269. </w:t>
      </w:r>
      <w:bookmarkEnd w:id="14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8" w:name="_ENREF_14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iglio, D., Ryberg, A. T., To, K., Delbro, D. S., &amp; Tobin, G. (2005). Altered muscarinic receptor subtype expression and functional responses in cyclophosphamide induced cystitis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: Basic and Clinical, 12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-20. </w:t>
      </w:r>
      <w:bookmarkEnd w:id="14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9" w:name="_ENREF_15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illespie, J. I. (2004). The autonomous bladder: a view of the origin of bladder overactivity and sensory urg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78-483. </w:t>
      </w:r>
      <w:bookmarkEnd w:id="14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0" w:name="_ENREF_15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illespie, J. I., Markerink- van Ittersum, M., &amp; de Vente, J. (2006). Sensory collaterals, intramural gnaglia and motor nerves in the guinea pig bladder: evidence for intramural neural circuui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 Tissue Research, 32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3-45. </w:t>
      </w:r>
      <w:bookmarkEnd w:id="15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1" w:name="_ENREF_152"/>
      <w:r w:rsidRPr="009271DC">
        <w:rPr>
          <w:rFonts w:ascii="Times New Roman" w:hAnsi="Times New Roman" w:cs="Times New Roman"/>
          <w:noProof/>
          <w:sz w:val="24"/>
          <w:szCs w:val="24"/>
        </w:rPr>
        <w:t>Glass, M., &amp; Felder, C. C. (1997). Concurrent stimulation of cannabinoid CB1 and dopamine D2 receptors augments cAMP accummulation in striatal neurons: evidence for a G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s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linkage to the CB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1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cepto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science, 1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327-5333. </w:t>
      </w:r>
      <w:bookmarkEnd w:id="15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2" w:name="_ENREF_15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ratzke, C., Streng, T., Park, A., Christ, G., Stief, C. G., Hedlund, P., &amp; Andersson, K. (2009). Distribution and function of cannabinoid receptors 1 and 2 in the rat, monkey and human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8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39-1948. </w:t>
      </w:r>
      <w:bookmarkEnd w:id="15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3" w:name="_ENREF_15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ratzke, C., Streng, T., Stief, C. G., Downs, T. R., Alroy, I., Rosenbaum, J. S., Andersson, K., &amp; Hedlund, P. (2010). Effects of Cannibinor, a Novel Selective Cannabinoid 2 Receptor Agonist, on Bladder Function in Normal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93-1100. </w:t>
      </w:r>
      <w:bookmarkEnd w:id="15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4" w:name="_ENREF_15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Grist, M., &amp; Chakraborty, J. (1994). Identification of a mucin layer in th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4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26-33. </w:t>
      </w:r>
      <w:bookmarkEnd w:id="15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5" w:name="_ENREF_156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bler, H. J., Janig, W., &amp; Koltzenburg, M. (1990). Activation of unmyelinated afferent fibres by mechanical stimuli and inflammation of the urinary bladder in the c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42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45-562. </w:t>
      </w:r>
      <w:bookmarkEnd w:id="15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6" w:name="_ENREF_15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anna-Mitchell, A. T., Beckel, J. M., Barbadora, S., Kanai, A. J., de Groat, W. C., &amp; Birder, L. A. (2007). Non-neuronal acetylcholine and urinary bladder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Life Sciences, 8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98-2302. </w:t>
      </w:r>
      <w:bookmarkEnd w:id="15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7" w:name="_ENREF_15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arvey, R. A., Skennerton, D. E., Newgreen, D., &amp; Fry, C. H. (2002). The contractile potency of adenosine triphosphate and ecto-adenosine triphosphatase activity in guinea pig detrusor and detrusor from patients with a stable, unstable or obstructed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35-1239. </w:t>
      </w:r>
      <w:bookmarkEnd w:id="15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8" w:name="_ENREF_15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ashitani, H., Brading, A. F., &amp; Suzuki, H. (2004). Correlation between spontaneous electrical, calcium and mechanical activity in detrusor smooth muscle of the guinea-pig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4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3-193. </w:t>
      </w:r>
      <w:bookmarkEnd w:id="15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9" w:name="_ENREF_16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ata, A. N., &amp; Breyer, R. M. (2004). Pharmacology and signaling of prostaglandin receptors: multiple roles in inflammation and immune modul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harmacol. Ther., 10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7–166. </w:t>
      </w:r>
      <w:bookmarkEnd w:id="15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0" w:name="_ENREF_16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awthorn, M. H., Chapple, C. R., Cock, M., &amp; Chess-Williams, R. (2000). Urothelium-derived inhibitory factor(s) influences on detrusor muscle contractility in vitro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416-419. </w:t>
      </w:r>
      <w:bookmarkEnd w:id="16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1" w:name="_ENREF_16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ay, M., &amp; Kunze, D. L. (1994). An intermediate conductance calcium-activated potassium channel in rat visceral sensory afferent neuro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science Letters, 16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9-182. </w:t>
      </w:r>
      <w:bookmarkEnd w:id="16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2" w:name="_ENREF_163"/>
      <w:r w:rsidRPr="009271DC">
        <w:rPr>
          <w:rFonts w:ascii="Times New Roman" w:hAnsi="Times New Roman" w:cs="Times New Roman"/>
          <w:noProof/>
          <w:sz w:val="24"/>
          <w:szCs w:val="24"/>
        </w:rPr>
        <w:t>Hayn, M. H., Ballesteros, I., de Miguel, F., Coyle, C. H., Tyagi, S., Yoshimura, N., Chancellor, M. B., &amp; Tyagi, P. (2008). Functional and Immunohistochemical Characterization of CB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1 </w:t>
      </w:r>
      <w:r w:rsidRPr="009271DC">
        <w:rPr>
          <w:rFonts w:ascii="Times New Roman" w:hAnsi="Times New Roman" w:cs="Times New Roman"/>
          <w:noProof/>
          <w:sz w:val="24"/>
          <w:szCs w:val="24"/>
        </w:rPr>
        <w:t>and CB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2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ceptors in Rat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74-1178. </w:t>
      </w:r>
      <w:bookmarkEnd w:id="16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3" w:name="_ENREF_16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edge, S. S. (2006). Muscarinic receptors in the bladder: from basic research to therapeutic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4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S80-87. </w:t>
      </w:r>
      <w:bookmarkEnd w:id="16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4" w:name="_ENREF_165"/>
      <w:r w:rsidRPr="009271DC">
        <w:rPr>
          <w:rFonts w:ascii="Times New Roman" w:hAnsi="Times New Roman" w:cs="Times New Roman"/>
          <w:noProof/>
          <w:sz w:val="24"/>
          <w:szCs w:val="24"/>
        </w:rPr>
        <w:t>Hedge, S. S., Choppin, A., Bonhaus, D., Briaud, S., Loeb, M., Moy, T. M., Loury, D., &amp; Eglen, R. M. (1997). Functional role of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2 </w:t>
      </w:r>
      <w:r w:rsidRPr="009271DC">
        <w:rPr>
          <w:rFonts w:ascii="Times New Roman" w:hAnsi="Times New Roman" w:cs="Times New Roman"/>
          <w:noProof/>
          <w:sz w:val="24"/>
          <w:szCs w:val="24"/>
        </w:rPr>
        <w:t>and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muscarinic receptors in the urinary bladder of rats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 vitro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 vivo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09-1418. </w:t>
      </w:r>
      <w:bookmarkEnd w:id="16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5" w:name="_ENREF_16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enderson, E., &amp; Drake, M. J. (2010).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Maturitas, 6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57-262. </w:t>
      </w:r>
      <w:bookmarkEnd w:id="16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6" w:name="_ENREF_16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iragata, S., Ogawa, T., Hayashi, Y., Tyagi, P., Seki, S., Nishizawa, O., de Miguel, F., Chancellor, M. B., &amp; Yoshimura, N. (2007). Effects of IP-751, Ajulemic Acid, on Bladder Overactivity Induced by Bladder Irritation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2-208. </w:t>
      </w:r>
      <w:bookmarkEnd w:id="16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7" w:name="_ENREF_16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ohlbrugger, G. (1999). Urinary potassium and the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8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22-28. </w:t>
      </w:r>
      <w:bookmarkEnd w:id="16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8" w:name="_ENREF_16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ole, J. W. (1981). Th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Human Anatomy and Physiology 2nd ed. Dubuque, IA: WCB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16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9" w:name="_ENREF_17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olmäng, S., Grenabo, L., Hedelin, H., Wang, Y. H., &amp; Pettersson, S. (1991). Influence of indomethacin on the adherence of urease-induced crystals to rat bladder epi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4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76-178. </w:t>
      </w:r>
      <w:bookmarkEnd w:id="16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0" w:name="_ENREF_17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osseini, A., Ehren, I., &amp; Wiklund, P. (2004). Nitric oxide as an objective marker for evaluation of treatment repsonse in patients with classic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61-2265. </w:t>
      </w:r>
      <w:bookmarkEnd w:id="17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1" w:name="_ENREF_17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owlett, A. C. (1995). Pharmacology of cannabinoid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nnu. Rev. Pharmacol. Toxicol., 3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07-634. </w:t>
      </w:r>
      <w:bookmarkEnd w:id="17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2" w:name="_ENREF_17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u, J., Chin, C., Png, J., Ng, Y., &amp; Ling, E. (2004). The effect of chronic bladder outlet obstruction on neuronal nitric oxide synthase expression in the intramural ganglia of the guinea pig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60-1165. </w:t>
      </w:r>
      <w:bookmarkEnd w:id="17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3" w:name="_ENREF_17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Hu, V. Y., Malley, S., Dattilio, A., Folsom, J. B., Zvara, P., &amp; Vizzard, M. A. (2003). COX-2 and prostanoid expression in micturition pathways after cyclophosphamide-induced </w:t>
      </w:r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ystitis in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gulatory, Integrative and Comparative Physiology, 28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74-585. </w:t>
      </w:r>
      <w:bookmarkEnd w:id="17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4" w:name="_ENREF_17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gawa, Y., Zhang, X., Nishizawa, O., Umeda, M., Iwata, A., Taketo, M. M., Manabe, T., Matsui, M., &amp; Andersson, K. E. (2004). Cystometric findings in mice lacking muscarinic M2 or M3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460-2464. </w:t>
      </w:r>
      <w:bookmarkEnd w:id="17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5" w:name="_ENREF_17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ggo, A. (1955). Tension receptors in the stomach and th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12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93-607. </w:t>
      </w:r>
      <w:bookmarkEnd w:id="17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6" w:name="_ENREF_17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Ijima, K., de Wachter, S., &amp; Wyndaele, J. (2007). Effects of the M3 receptor selective muscarinic antagonist Darifenacin on bladder afferent activity of the rat pelvic nerv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42-849. </w:t>
      </w:r>
      <w:bookmarkEnd w:id="17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7" w:name="_ENREF_178"/>
      <w:r w:rsidRPr="009271DC">
        <w:rPr>
          <w:rFonts w:ascii="Times New Roman" w:hAnsi="Times New Roman" w:cs="Times New Roman"/>
          <w:noProof/>
          <w:sz w:val="24"/>
          <w:szCs w:val="24"/>
        </w:rPr>
        <w:t>Ikeda, M., Kawatani, M., Maruyama, T., &amp; Ishihama, H. (2006). Prostaglandin facilitates afferent nerve activity via EP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s during urinary bladder inflammation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iomedical Research, 2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49-54. </w:t>
      </w:r>
      <w:bookmarkEnd w:id="17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8" w:name="_ENREF_17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keda, Y., Fry, C. H., Hayashi, F., Stolz, D., Griffiths, D., &amp; Kanai, A. J. (2007). Role of gap junctions in spontaneous activity of the rat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 - Renal Physiology, 29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1018-1025. </w:t>
      </w:r>
      <w:bookmarkEnd w:id="17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79" w:name="_ENREF_18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keda, Y., Fry, C. H., Hayashi, F., Stolz, D. B., Grifﬁths, D., &amp; Kanai, A. J. (2007). The role of gap junctions in spontaneous activity of the rat bladder. 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Renal Physiology, 29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18–1025. </w:t>
      </w:r>
      <w:bookmarkEnd w:id="17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0" w:name="_ENREF_18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keda, Y., &amp; Kanai, A. J. (2008). Urotheliogenic modulation of intrinsic activity in spinal cord-transected rat bladder: role of mucosal muscarinic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Renal Physiology, 29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54-461. </w:t>
      </w:r>
      <w:bookmarkEnd w:id="18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1" w:name="_ENREF_18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rons-Georges, T. (1998). Magill's Medical Guid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nglewood Cliffs, N.J.: Salem Press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18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2" w:name="_ENREF_18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rwin, D. E., Milsom, I., Kopp, Z., &amp; Abrams, P. (2008). Symptom bother and health care-seeking behaviour amonbg individuals with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29-1037. </w:t>
      </w:r>
      <w:bookmarkEnd w:id="18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3" w:name="_ENREF_18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Jagger, S. I., Hasnie, F. S., Sellaturay, S., &amp; Rice, A. S. C. (1998). The anti-hyperalgesic actions of the cannabinoid anandamide and the putative CB2 receptor agonist palmitoylethanolamide in visceral and somatic inflammatory pai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ain, 7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9-199. </w:t>
      </w:r>
      <w:bookmarkEnd w:id="18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4" w:name="_ENREF_18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Janig, W., &amp; Morrison, J. (1986). Functional properties of spinal visceral afferents supplying abdominal and pelvic organs, with special emphasis on visceral nocicep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rog. Brain. Re., 6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7-114. </w:t>
      </w:r>
      <w:bookmarkEnd w:id="18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5" w:name="_ENREF_18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Jen, P. Y., Dixon, J. S., &amp; Gosling, J. A. (1995). Immunohistochemical localisation of neuromarkers and neuropeptides in human fetal and neonatal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7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30-235. </w:t>
      </w:r>
      <w:bookmarkEnd w:id="18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6" w:name="_ENREF_18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ageyama, A., Fujino, T., Taki, Y., Kato, Y., Nozawa, Y., Ito, Y., &amp; Yamada, S. (2008). Alteration of muscarinic and purinergic receptors in urinary bladder of rats with cyclophosphamide-induced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science Letters, 43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1-84. </w:t>
      </w:r>
      <w:bookmarkEnd w:id="18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7" w:name="_ENREF_188"/>
      <w:r w:rsidRPr="009271DC">
        <w:rPr>
          <w:rFonts w:ascii="Times New Roman" w:hAnsi="Times New Roman" w:cs="Times New Roman"/>
          <w:noProof/>
          <w:sz w:val="24"/>
          <w:szCs w:val="24"/>
        </w:rPr>
        <w:t>Kajioka, S., Nakayama, S., McMurray, G., Abe, K., &amp; Brading, A. F. (2002).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channel properties in smooth muscle cells of the urinary bladder from pig and huma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44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-29. </w:t>
      </w:r>
      <w:bookmarkEnd w:id="18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8" w:name="_ENREF_18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anai, A., Roppolo, J., Ikeda, Y., Zabbarova, I., Tai, C., Birder, L. A., Grifﬁths, D., de Groat, W. C., &amp; Fry, C. H. (2007). Origin of spontaneous activity in neonatal and adult rat bladders and its enhancement by stretch and muscarinic agonis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9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65–1072. </w:t>
      </w:r>
      <w:bookmarkEnd w:id="18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89" w:name="_ENREF_19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anai, A. J., &amp; Andersson, K. (2010). Bladder Afferent Signaling: Recent Finding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8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88-1295. </w:t>
      </w:r>
      <w:bookmarkEnd w:id="18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0" w:name="_ENREF_19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ang, W. S., Tamarkin, F. J., Wheeler, M. A., &amp; Weiss, R. M. (2004). Rapid Up-Regulation of Endothelial Nitric-Oxide Synthase in a Mouse Model of Escherichia coli </w:t>
      </w:r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ipopolysaccharide-Induced Bladder Inflamm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armacology and Experimnental Therapeutics, 31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452-458. </w:t>
      </w:r>
      <w:bookmarkEnd w:id="19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1" w:name="_ENREF_19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asakov, L. N., &amp; Vlaskovska, M. V. (1985). Profile of prostaglandins generated in the detrusor muscle of rat urinary bladder: effects of adenosine triphosphate and adenosin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1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31-436. </w:t>
      </w:r>
      <w:bookmarkEnd w:id="19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2" w:name="_ENREF_19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han, M. A., Thompson, C. S., Mumtaz, F. H., Jeremy, J. Y., Morgan, R. J., &amp; Mikhailidis, D. P. (1998). Role of prostaglandins in the urinary bladder: an updat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rostaglandins, Leukotrienes and Essential Fatty Acids,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6), 415-422. </w:t>
      </w:r>
      <w:bookmarkEnd w:id="19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3" w:name="_ENREF_19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hera, M., Somogyi, G. T., Kiss, S., Boone, T. B., &amp; Smith, C. P. (2004). Botulinum toxin A inhibits ATP release from bladder urothelium after chronic spinal cord inju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chemistry International, 4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87-993. </w:t>
      </w:r>
      <w:bookmarkEnd w:id="19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4" w:name="_ENREF_19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im J.C., Park E.Y., Seo S.I., Park Y.H., &amp; TK., H. (2006). Nerve Growth Factor and Prostaglandins in the Urine of Female Pateints with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73-1776. </w:t>
      </w:r>
      <w:bookmarkEnd w:id="19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5" w:name="_ENREF_19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im, J. C., Park, E. Y., Hong, S. H., Seo, S. I., Park, Y. H., &amp; Hwang, T. (2005). Changes of urinary nerve growth factor and prostaglandins in male patients with overactive bladder sympto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ternational Journal of Urology, 1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75-880. </w:t>
      </w:r>
      <w:bookmarkEnd w:id="19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6" w:name="_ENREF_19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inder, R. B., &amp; Mundy, A. R. (1985). Atropine Blockade of Nerve-mediated Stimulation of the Human Detruso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418-421. </w:t>
      </w:r>
      <w:bookmarkEnd w:id="19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7" w:name="_ENREF_19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ing, J. A., Huddart, H., &amp; Staff, W. G. (1997). Purinergic modulation of rat urinary bladder detruso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Gen. Pharmacol., 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97-604. </w:t>
      </w:r>
      <w:bookmarkEnd w:id="19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8" w:name="_ENREF_19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olios, G., Valatas, V., &amp; Ward, S. G. (2004). Nitric oxide in inflammatory bowel disease: a universal messenger in an unsolved puzz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mmunology, 1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7-437. </w:t>
      </w:r>
      <w:bookmarkEnd w:id="19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99" w:name="_ENREF_20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orkmaz, A., Oter, S., Sadir, S., Coskun, O., Topal, T., Ozler, M., &amp; Bilgic, H. (2005). Peroxynitrite may be involved in bladder damage caused by cyclophosphamide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93-1796. </w:t>
      </w:r>
      <w:bookmarkEnd w:id="19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0" w:name="_ENREF_20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ullmann, F. A., Artim, D. E., Birder, L. A., &amp; de Groat, W. C. (2008). Activation of Muscarinic Receptors in Rat Bladder Sensory Pathways Alters Reflex Bladder Ac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science, 2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8), 1977-1987. </w:t>
      </w:r>
      <w:bookmarkEnd w:id="20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1" w:name="_ENREF_20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ullmann, F. A., Shah, M. A., Birder, L. A., &amp; de Groat, W. C. (2009). Functional TRP and ASIC like channels in cultured urothelial cells from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9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92-901. </w:t>
      </w:r>
      <w:bookmarkEnd w:id="20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2" w:name="_ENREF_20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umar, V., Chapple, C. R., &amp; Chess-Williams, R. (2004). Characteristics of adenosine triphosphatase release from porcine and human normal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44-747. </w:t>
      </w:r>
      <w:bookmarkEnd w:id="20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3" w:name="_ENREF_20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umar, V., Chapple, C. R., Rosario, D., Tophill, P. R., &amp; Chess-Williams, R. (2010). In Vitro Release of Adenosine Triphosphate from the Urothelium of Human Bladders with Detrusor Overactivity, Both Neurogenic and Idiopathic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87-1092. </w:t>
      </w:r>
      <w:bookmarkEnd w:id="20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4" w:name="_ENREF_20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umar, V., Chapple, C. R., Surprenant, A., &amp; Chess-Williams, R. (2007). Enhanced ATP release from the urothelium of patients with painful bladder syndrome: A possible pathphysiological explanan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1533-1536. </w:t>
      </w:r>
      <w:bookmarkEnd w:id="20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5" w:name="_ENREF_20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unze, A., Neuhaus, J., &amp; Stolzenburg, J. U. (2006). Quantitative immunohistochemical stidy of the innervation of the guinea-pig lower urinary trac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4-429. </w:t>
      </w:r>
      <w:bookmarkEnd w:id="20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6" w:name="_ENREF_20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Kuru, M. (1965). Nervous control of micturi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hysiological reviews, 4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5-494. </w:t>
      </w:r>
      <w:bookmarkEnd w:id="20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7" w:name="_ENREF_20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agou, M., Drake, M. J., Ittersum, M. M., de Vente, J., &amp; Gillespie, J. I. (2006). Interstitial cells and phasic activity in the isolated mous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43-650. </w:t>
      </w:r>
      <w:bookmarkEnd w:id="20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8" w:name="_ENREF_209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ai, H. H., Munoz, A., Smith, C. P., Boone, T. B., &amp; Somogyi, G. T. (2011). Plasticity of non-adrenergic non-cholinergic bladder contractions in rats after hronic spinal cord inju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 Bulletin, 8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1-96. </w:t>
      </w:r>
      <w:bookmarkEnd w:id="20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09" w:name="_ENREF_21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ancaster, E., Oh, E. J., &amp; Weinreich, D. (2001). Vagatomy decreases excitability in primary vagal afferent somat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physiology, 8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47-253. </w:t>
      </w:r>
      <w:bookmarkEnd w:id="20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0" w:name="_ENREF_211"/>
      <w:r w:rsidRPr="009271DC">
        <w:rPr>
          <w:rFonts w:ascii="Times New Roman" w:hAnsi="Times New Roman" w:cs="Times New Roman"/>
          <w:noProof/>
          <w:sz w:val="24"/>
          <w:szCs w:val="24"/>
        </w:rPr>
        <w:t>Lauckner, J. E., Hille, B., &amp; Mackie, K. (2005). The cannabinoid agonist WIN55,212-2 increases intracellular calcium via CB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 coupling to G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q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/11 G protei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roceedings of the National Academy of Sciences, 10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144-19149. </w:t>
      </w:r>
      <w:bookmarkEnd w:id="21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1" w:name="_ENREF_21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avelle, J., Meyers, S., Ramage, R., Doty, D., Bastacky, S., Apoddaca, G., &amp; Zeidel, M. (2001). Protamine Sulfate-Induced Cystitis: A Model of Selective Cytodestruction of the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3. </w:t>
      </w:r>
      <w:bookmarkEnd w:id="21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2" w:name="_ENREF_21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avelle, J. P., Apodaca, G., Meyers, S. A., Ruiz, W. G., &amp; Zeidel, M. L. (1998). Disruption of guinea pig urinary bladder permeability barrier in noninfectious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Renal Physiology, 4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5-214. </w:t>
      </w:r>
      <w:bookmarkEnd w:id="21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3" w:name="_ENREF_21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avelle, J. P., Meyers, S., Ramage, R., Bastacky, S., Doty, D., Apodaca, G., &amp; Zeidel, M. L. (2002). Bladder permeability barrier: recovery from selective injury of surface epithelial cel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Renal Physiology, 28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42-253. </w:t>
      </w:r>
      <w:bookmarkEnd w:id="21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4" w:name="_ENREF_21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ee, H. Y., Bardini, M., &amp; Burnstock, G. (2000). Distribution of P2X receptors in the urinary bladder and the ureter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02-2007. </w:t>
      </w:r>
      <w:bookmarkEnd w:id="21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5" w:name="_ENREF_216"/>
      <w:r w:rsidRPr="009271DC">
        <w:rPr>
          <w:rFonts w:ascii="Times New Roman" w:hAnsi="Times New Roman" w:cs="Times New Roman"/>
          <w:noProof/>
          <w:sz w:val="24"/>
          <w:szCs w:val="24"/>
        </w:rPr>
        <w:t>Lee, T., Hedlund, P., Newgreen, D., &amp; Andersson, K. (2007). Urodynamic Effects of a Novel EP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 Antagonist in Normal Rats and Rats with Bladder Outlet Obstru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62-1567. </w:t>
      </w:r>
      <w:bookmarkEnd w:id="21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6" w:name="_ENREF_217"/>
      <w:r w:rsidRPr="009271DC">
        <w:rPr>
          <w:rFonts w:ascii="Times New Roman" w:hAnsi="Times New Roman" w:cs="Times New Roman"/>
          <w:noProof/>
          <w:sz w:val="24"/>
          <w:szCs w:val="24"/>
        </w:rPr>
        <w:t>Leiria, L. O. S., Monica, F. Z. T., Carvalho, F. D. G. F., Claudino, M. A., Franco-Penteado, C. F., Schenka, A., Grant, A. D., De Nucci, D., &amp; Antunes, E. (2011). Functional, morphological, and molecular characterization of bladder dysfunction in streptozotocin-induced diabetic mice: evidence of a role for L-type voltage-operated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hanne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6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76-1288. </w:t>
      </w:r>
      <w:bookmarkEnd w:id="21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7" w:name="_ENREF_21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emack, G. E., Burkhard, F., Zimmern, P. E., McConnell, J. D., &amp; Lin, V. K. (1999). Physiologic sequelae of partical infravesical obstruction in the mouse: role of inducible nitric oxide syntha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6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15-1022. </w:t>
      </w:r>
      <w:bookmarkEnd w:id="21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8" w:name="_ENREF_21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ewis, S. A. (2000). Everything you wanted to know about the bladder epithelium but were afraid to ask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 - Renal Physiology, 27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F867-F874. </w:t>
      </w:r>
      <w:bookmarkEnd w:id="21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19" w:name="_ENREF_220"/>
      <w:r w:rsidRPr="009271DC">
        <w:rPr>
          <w:rFonts w:ascii="Times New Roman" w:hAnsi="Times New Roman" w:cs="Times New Roman"/>
          <w:noProof/>
          <w:sz w:val="24"/>
          <w:szCs w:val="24"/>
        </w:rPr>
        <w:t>Liu, L., Ishida, Y., Okunade, G., Shull, G. E., &amp; Paul, R. J. (2005). Role of plasma membrane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-ATPase in contraction-relaxation processes of the bladder: evidence from PMCA gene-ablated mic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 - Cell Physiology, 29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39-1247. </w:t>
      </w:r>
      <w:bookmarkEnd w:id="21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0" w:name="_ENREF_22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Lotz, M., Villiger, P., Hughli, T., Koziol, J., &amp; Zuraw, B. L. (1994). Interleukin 6 and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5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69-873. </w:t>
      </w:r>
      <w:bookmarkEnd w:id="22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1" w:name="_ENREF_22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ggi, C. A. (1992). Prostanoids as local modulators of reflex micturi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harmacological Research, 2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3-20. </w:t>
      </w:r>
      <w:bookmarkEnd w:id="22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2" w:name="_ENREF_22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ggi, C. A., Evangelista, S., Grimaldi, G., Santicioli, P., Giolitti, A., &amp; Meli, A. (1984). Evidence for the involvement of arachidonic acid metabolites in spontaneous and drug-induced contractions of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 xml:space="preserve">The Journal of Pharmacology and Experimental Therapeutics, 230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500-513. </w:t>
      </w:r>
      <w:bookmarkEnd w:id="22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3" w:name="_ENREF_22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ggi, C. A., Giuliani, S., Conte, B., Furio, M., Santicioli, P., Meli, P., Gragnani, L., &amp; Meli, A. (1988). Prostanoids modulate reflex micturition by acting through capsaicin-sensitive afferen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14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5-112. </w:t>
      </w:r>
      <w:bookmarkEnd w:id="22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4" w:name="_ENREF_22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ggi, C. A., Giuliani, S., Patacchini, R., Turini, D., Barbanti, G., Giachetti, A., &amp; Meli, A. (1989). Multiple sources of calcium for contraction of the human urinary bladder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9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21-1031. </w:t>
      </w:r>
      <w:bookmarkEnd w:id="22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5" w:name="_ENREF_226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ggi, C. A., Lecci, A., Santicioli, P., Del Bianco, E., &amp; Giuliani, S. (1993). Cyclophosphamide-induced cystitis in rats: Involvement of capsaicin-sensitive primary afferen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gents Actions 3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8-30. </w:t>
      </w:r>
      <w:bookmarkEnd w:id="22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6" w:name="_ENREF_22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llory, B., Steers, W. D., &amp; de Groat, W. C. (1989). Electrophysiological study of micturition reflexes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10-421. </w:t>
      </w:r>
      <w:bookmarkEnd w:id="22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7" w:name="_ENREF_22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rtin, R. S., Luong, L. A., Welsh, N. J., Eglen, R. M., Martin, G. R., &amp; MacLennan, S. J. (2000). Effects of cannabinoid receptor agonists on neuronally-evoked contractions of urinary bladder tissues isolated from rat, mouse, pig, dog, monkey and huma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07-1715. </w:t>
      </w:r>
      <w:bookmarkEnd w:id="22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8" w:name="_ENREF_22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rtini, F. (2001). Fundamentals of Anatomy and Physiology, 5th Edition. 974-976. </w:t>
      </w:r>
      <w:bookmarkEnd w:id="22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29" w:name="_ENREF_230"/>
      <w:r w:rsidRPr="009271DC">
        <w:rPr>
          <w:rFonts w:ascii="Times New Roman" w:hAnsi="Times New Roman" w:cs="Times New Roman"/>
          <w:noProof/>
          <w:sz w:val="24"/>
          <w:szCs w:val="24"/>
        </w:rPr>
        <w:t>Masters, J. G., Neal, D. E., &amp; Gillespie, J. I. (1999). The contribution of intracellular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lease to contraction in human bladde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96-1002. </w:t>
      </w:r>
      <w:bookmarkEnd w:id="22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0" w:name="_ENREF_23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suda, H., Ichiyanagi, N., Yokoyama, M., Sakai, Y., Kihara, K., Chancellor, M. B., &amp; de Groat, W. C. (2009). Muscarinic receptor activation in the lumbosacral spinal cord ameliorates bladder irritation in rat cystitis mode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10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31-1537. </w:t>
      </w:r>
      <w:bookmarkEnd w:id="23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1" w:name="_ENREF_23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suda, H., Kawano, K., Matsuoka, Y., Yokoyama, M., Koga, F., Saito, K., Kihara, K., &amp; Azuma, H. (2009). Interactions between inducible nitric oxide synthase and cyclooxygenase-2 in response to ischaemia-reperfusion of rabbit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10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16-722. </w:t>
      </w:r>
      <w:bookmarkEnd w:id="23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2" w:name="_ENREF_23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suda, H., Kim, J. H., Kihara, K., Chancellor, M. B., de Groat, W. C., &amp; Yoshimura, N. (2007). Inhibitory roles of peripheral nitregic mechanisms in capsaicin-induced detrusor overactivity in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10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12-918. </w:t>
      </w:r>
      <w:bookmarkEnd w:id="23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3" w:name="_ENREF_23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suda, H., Tsujii, T., Okuno, T., Kihara, K., Goto, M., &amp; Azuma, H. (2002). Localization and role of nitric oxide synthase and endogenous nitric oxide synthase inhibitors in the rabbit lower urinary trac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35-2240. </w:t>
      </w:r>
      <w:bookmarkEnd w:id="23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4" w:name="_ENREF_235"/>
      <w:r w:rsidRPr="009271DC">
        <w:rPr>
          <w:rFonts w:ascii="Times New Roman" w:hAnsi="Times New Roman" w:cs="Times New Roman"/>
          <w:noProof/>
          <w:sz w:val="24"/>
          <w:szCs w:val="24"/>
        </w:rPr>
        <w:t>Masunaga, K., Yoshida, M., Inadome, A., Iwashita, H., Miyamae, K., &amp; Ueda, S. (2006). Prostaglandin E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lease from isolated bladder strips in rats with spinal cord inju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ternational Journal of Urology, 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71-276. </w:t>
      </w:r>
      <w:bookmarkEnd w:id="23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5" w:name="_ENREF_236"/>
      <w:r w:rsidRPr="009271DC">
        <w:rPr>
          <w:rFonts w:ascii="Times New Roman" w:hAnsi="Times New Roman" w:cs="Times New Roman"/>
          <w:noProof/>
          <w:sz w:val="24"/>
          <w:szCs w:val="24"/>
        </w:rPr>
        <w:t>Matsui, M., Motomura, D., Karasawa, H., Fujikawa, T., Jiang, J., Komiya, Y., Takahashi, S., &amp; Taketo, M. M. (2000). Multiple functional defects in peripheral autonomic organs in mice lacking muscarinic acetylcholine receptor gene for the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subtyp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roc. Natl. Acad. Sci., 9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7), 9579-9584. </w:t>
      </w:r>
      <w:bookmarkEnd w:id="23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6" w:name="_ENREF_237"/>
      <w:r w:rsidRPr="009271DC">
        <w:rPr>
          <w:rFonts w:ascii="Times New Roman" w:hAnsi="Times New Roman" w:cs="Times New Roman"/>
          <w:noProof/>
          <w:sz w:val="24"/>
          <w:szCs w:val="24"/>
        </w:rPr>
        <w:t>Matsumoto-Miyai, K., Kagase, A., Murakawa, Y., Momota, Y., &amp; Kawatani, M. (2009). Extracellular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gulates the stimulus-elicited ATP release from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: Basic and Clinical, 15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4-99. </w:t>
      </w:r>
      <w:bookmarkEnd w:id="23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7" w:name="_ENREF_23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tsumoto-Miyai, K., Yamada, E., Yoshizumi, M., &amp; Kawatani, M. (2012). The regulation of distension-induced ATP release from urothelium by the adenylyl cyclase-cyclic AMP pathwa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iomedical Research, 3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153-157. </w:t>
      </w:r>
      <w:bookmarkEnd w:id="23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8" w:name="_ENREF_23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tsumoto, Y., Miyazato, M., Furuta, A., Torimoto, K., Hirao, Y., Chancellor, M. B., &amp; Yoshimura, N. (2010). Differential Roles of M2 and M3 Muscarinic Receptor Subtypes in Modulation of Bladder Afferent Activity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62-867. </w:t>
      </w:r>
      <w:bookmarkEnd w:id="23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39" w:name="_ENREF_24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azieres, L., Jiang, C., &amp; Lindstrom, S. (1998). The C fibre reflex of the c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531-541. </w:t>
      </w:r>
      <w:bookmarkEnd w:id="23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0" w:name="_ENREF_241"/>
      <w:r w:rsidRPr="009271DC">
        <w:rPr>
          <w:rFonts w:ascii="Times New Roman" w:hAnsi="Times New Roman" w:cs="Times New Roman"/>
          <w:noProof/>
          <w:sz w:val="24"/>
          <w:szCs w:val="24"/>
        </w:rPr>
        <w:t>McCafferty, G. P., Misajet, B. A., Laping, N. J., Edwards, R. M., &amp; Thorneloe, K. S. (2008). Enhanced bladder capacity and reduced prostaglandin E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-mediated bladder hyperactivity in EP3 receptor knockout mic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9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07-514. </w:t>
      </w:r>
      <w:bookmarkEnd w:id="24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1" w:name="_ENREF_242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cCarthy, C. J., Zabbarova, I. V., Brumovsky, P. R., Roppolo, J. R., Gebhart, G. F., &amp; Kanai, A. J. (2009). Spontaneous contractions evoke afferent nerve firing in mouse bladders with detrusor overac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8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59-1466. </w:t>
      </w:r>
      <w:bookmarkEnd w:id="24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2" w:name="_ENREF_24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cMurray, G., Dass, N., &amp; Brading, A. F. (1998). Purinoceptor subtypes mediating contraction and relaxation of marmoset urinary bladde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79-1586. </w:t>
      </w:r>
      <w:bookmarkEnd w:id="24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3" w:name="_ENREF_24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eng, E., Young, J. S., &amp; Brading, A. F. (2008). Spontaneous activity of mouse detrusor smooth muscle and the effects of the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2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9-87. </w:t>
      </w:r>
      <w:bookmarkEnd w:id="24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4" w:name="_ENREF_24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eng, E., Young, J. S., Cha, T. L., Sun, G. H., Yu, D. S., &amp; Brading, A. F. (2012). Neuronal-Derived Nitric Oxide Modulates the Activity of Mouse Detruso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3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72-578. </w:t>
      </w:r>
      <w:bookmarkEnd w:id="24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5" w:name="_ENREF_24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oro, C., Uchiyama, J., &amp; Chess-Williams, R. (2011). Urothelial/Lamina Propria Spontaneous Activity and the Role of M3 Muscarinic Receptors in Mediating Rate Responses to Stretch and Carbachol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42.e1449-1442e.1415. </w:t>
      </w:r>
      <w:bookmarkEnd w:id="24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6" w:name="_ENREF_24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orrison, J. (1997). The physiological mechanisms involved in bladder emptying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Scandanavian Journal of Urology, 18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-18. </w:t>
      </w:r>
      <w:bookmarkEnd w:id="24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7" w:name="_ENREF_24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orrison, J. (1999). The activation of bladder wall afferent nerv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xperimental Physiology, 8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1-136. </w:t>
      </w:r>
      <w:bookmarkEnd w:id="24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8" w:name="_ENREF_24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orrison, J., Birder, L. A., Craggs, M., de Groat, W. C., Downie, J. W., Drake, M. J., Fowler, C. J., &amp; Thor, K. (2005). Neural control in incontinenc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Health Publications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63-422. </w:t>
      </w:r>
      <w:bookmarkEnd w:id="24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49" w:name="_ENREF_25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oss, N. G., Wallace Harrington, W., &amp; Tucker, S. (1997). Pressure, volume, and chemosensitivity in afferent innervation of urinary bladder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95-703. </w:t>
      </w:r>
      <w:bookmarkEnd w:id="24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0" w:name="_ENREF_25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osso, M. A., &amp; Pellacani, P. (1882). Sur le fonctions de la vessi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rchives Italiennes de Biologie, 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91-324. </w:t>
      </w:r>
      <w:bookmarkEnd w:id="25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1" w:name="_ENREF_25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ukerji, G., Yiangou, Y., Agarwal, S. K., &amp; Anand, P. (2010). Increased Cannabinoid Receptor 1-Immunoreactive Nerve Fibers in Overactive and Painful Bladder Disorders and Their Correlation With Symptom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-20. </w:t>
      </w:r>
      <w:bookmarkEnd w:id="25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2" w:name="_ENREF_253"/>
      <w:r w:rsidRPr="009271DC">
        <w:rPr>
          <w:rFonts w:ascii="Times New Roman" w:hAnsi="Times New Roman" w:cs="Times New Roman"/>
          <w:noProof/>
          <w:sz w:val="24"/>
          <w:szCs w:val="24"/>
        </w:rPr>
        <w:t>Mulholland, M. W., &amp; Simeone, D. M. (1993). Prostaglandin E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Stimulation of Acetylcholine Release from Guinea Pig Myenteric Plexus Neuro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American Journal of Surgery, 16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52-555. </w:t>
      </w:r>
      <w:bookmarkEnd w:id="25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3" w:name="_ENREF_25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umtaz, F. H., Khan, M. A., Thompson, C. S., Morgan, R. J., &amp; Mikhailidis, D. P. (2000). Nitric oxide in the lower urinary tract: physiological and pathological implicatio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8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67-578. </w:t>
      </w:r>
      <w:bookmarkEnd w:id="25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4" w:name="_ENREF_25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unoz, A., Gangitano, D. A., Smith, C. P., Boone, T. B., &amp; Somogyi, G. T. (2010). Removal of urothelium affects bladder contractility and release of ATP but not release of NO in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MC Urology, 1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-7. </w:t>
      </w:r>
      <w:bookmarkEnd w:id="25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5" w:name="_ENREF_25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unoz, A., Smith, C. P., Boone, T. B., &amp; Somogyi, G. T. (2011). Overactive and underactive bladder dysfunction is reflected by alterations in urothelial ATP and NO relea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chemistry International, 5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95-300. </w:t>
      </w:r>
      <w:bookmarkEnd w:id="25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6" w:name="_ENREF_25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unoz, A., Somogyi, G. T., Boone, T. B., Ford, A. P., &amp; Smith, C. P. (2012). Modulation of bladder afferent signals in normal and spinal-cord injured rats by purinergic P2X3 and P2X2/3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-6. </w:t>
      </w:r>
      <w:bookmarkEnd w:id="25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7" w:name="_ENREF_25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Munoz, A., Somogyi, G. T., Boone, T. B., &amp; Smith, C. P. (2011). Lumbosacral sensory neuronal activity is enhanced by activation of urothelial purinergic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 Bulletin, 8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80-384. </w:t>
      </w:r>
      <w:bookmarkEnd w:id="25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8" w:name="_ENREF_25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Nagabukuro, H., Degenhardt, A., Villa, K. L., Mistry, S. L., Gichuru, L., Jochnowitz, N., &amp; Abbadie, C. (2010). Correlation between pharmacologically-induced changes in </w:t>
      </w:r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ystometric parameters and spinal c-Fos expression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, 15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-26. </w:t>
      </w:r>
      <w:bookmarkEnd w:id="25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59" w:name="_ENREF_26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Namasivayam, S., Eardley, I., &amp; Morrison, J. F. B. (1999). Purinergic sensory neurotransmission in the urinary bladder: an in vitro study in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8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54-860. </w:t>
      </w:r>
      <w:bookmarkEnd w:id="25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0" w:name="_ENREF_26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Negrete, H. O., Lavelle, J. P., Berg, J., Lewis, S. A., &amp; Zeidel, M. L. (1996). Permeability properties of the intact mammalian bladder epi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Fluid Electrolyte Physiology, 4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86-894. </w:t>
      </w:r>
      <w:bookmarkEnd w:id="26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1" w:name="_ENREF_26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Neuhaus, J., &amp; Schwalenberg, T. (2012). Intravesical treatments of bladder pain syndrome/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ture Reviews Urology 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07-720. </w:t>
      </w:r>
      <w:bookmarkEnd w:id="26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2" w:name="_ENREF_26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Nile, C. J., &amp; Gillespie, J. I. (2012). Interactions Between Cholinergic and Prostaglandin Signaling Elements In the Urothelium: Role for Muscarinic Type 2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-23. </w:t>
      </w:r>
      <w:bookmarkEnd w:id="26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3" w:name="_ENREF_26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Nile, C. J., &amp; Gillespie, J. I. (2012). Interactions between cholinergic and prostaglandin signaling elements in the urothelium: role for muscarinic type 2 recepto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7-23. </w:t>
      </w:r>
      <w:bookmarkEnd w:id="26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4" w:name="_ENREF_26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Nishiguchi, J., Hayashi, Y., Chancellor, M. B., de Miguel, F., de Groat, W. C., Kumon, H., &amp; Yoshimura, N. (2005). Detrusor overacvtivity induced by intravesical application of adenosine 5'-triphosphate under different delievery conditions in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32-1337. </w:t>
      </w:r>
      <w:bookmarkEnd w:id="26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5" w:name="_ENREF_266"/>
      <w:r w:rsidRPr="009271DC">
        <w:rPr>
          <w:rFonts w:ascii="Times New Roman" w:hAnsi="Times New Roman" w:cs="Times New Roman"/>
          <w:noProof/>
          <w:sz w:val="24"/>
          <w:szCs w:val="24"/>
        </w:rPr>
        <w:t>Orman, B., Sterin-Borda, L., Reina, S., &amp; Borda, E. S. (2005). Neuronal nitric oxide synthase activity in rat urinary bladder detrusor: participation in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and M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muscarinic receptor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and Autacoid Pharmacology, 2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3-100. </w:t>
      </w:r>
      <w:bookmarkEnd w:id="26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6" w:name="_ENREF_26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Ozawa, H., Chancellor, M. B., Jung, S., Yokoyama, T., Fraser, M. O., Yu, Y., de Groat, W. C., &amp; Yoshimura, N. (1999). Effect of intravesical nitric oxide therapy on cyclophosphamide-induced cyts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11-2216. </w:t>
      </w:r>
      <w:bookmarkEnd w:id="26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7" w:name="_ENREF_26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ge, A. J., O'Donnell, T. A., Cooper, N. J., Young, R. L., &amp; Blackshaw, L. A. (2009). Nitric Oxide as an Endogenous Peripheral Modulator of Visceral Sensory Neuronal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science, 200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2), 7246-7255. </w:t>
      </w:r>
      <w:bookmarkEnd w:id="26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8" w:name="_ENREF_26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lea, S., Corsi, M., Pietra, C., Artibani, W., Calpista, A., Gaviraghi, G., &amp; Trist, D. G. (1994). ADP beta S induces contraction of the human isolated urinary bladder through a purinoceptor subtype different from P2X and P2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armacology and Experimental Therapeutics, 26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93-197. </w:t>
      </w:r>
      <w:bookmarkEnd w:id="26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69" w:name="_ENREF_27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lea, S., Toson, G., Pietra, C., Trist, D. G., Artibani, W., Romano, O., &amp; Corsi, M. (1998). Pharmacological characterization of thromboxane and prostanoid receptors in human isolated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65-872. </w:t>
      </w:r>
      <w:bookmarkEnd w:id="26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0" w:name="_ENREF_27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ndita, R. K., Mizusawa, H., &amp; Andersson, K. (2000). Intravesical oxyhemoglobin initiates bladder overactivity in conscious, normal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45-550. </w:t>
      </w:r>
      <w:bookmarkEnd w:id="27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1" w:name="_ENREF_27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rsons, B. A., Drake, M. J., Gammie, A., Fry, C. H., &amp; Vahabi, B. (2012). The validation of a functional, isolated pig bladder model for physiological experiment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Frontiers in Pharmacology, 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-7. </w:t>
      </w:r>
      <w:bookmarkEnd w:id="27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2" w:name="_ENREF_27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rsons, C., Zupkas, P., &amp; Kellogg Parsons, J. (2001). Intravesical potassium sensitivity in patients with interstitial cystitis and urethral syndrom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8-433. </w:t>
      </w:r>
      <w:bookmarkEnd w:id="27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3" w:name="_ENREF_27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rsons, C. L., Greenberger, M., Gabal, L., Bidair, M., &amp; Barme, G. (1998). The role of urinary potassium in the pathogenesis and diagnosis of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62-1867. </w:t>
      </w:r>
      <w:bookmarkEnd w:id="27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4" w:name="_ENREF_27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arsons, C. L., Mulholland, S. G., &amp; Anwar, H. (1979). Antibacterial activity of bladder surface mucin duplicated by exopgenous glycosaminoglycan (heparin)/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fection and Immunity, 2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52-557. </w:t>
      </w:r>
      <w:bookmarkEnd w:id="27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5" w:name="_ENREF_276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rsons, C. L., Stauffer, C. W., &amp; Schmidt, J. D. (1988). Reversible Inactivation of Bladder Surface Glycosaminoglycan Antibacterial Activity by Protamine Sulfat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fection and Immunity, 5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5), 1341-1343. </w:t>
      </w:r>
      <w:bookmarkEnd w:id="27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6" w:name="_ENREF_27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ersson, K., Alm, P., Johansson, K., Larsson, B., &amp; Andersson, K. (1993). Nitric oxide synthase in pig lower urinary tract: immunohistochemistry NADPH diaphorase histochemistry and functional effec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1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21-530. </w:t>
      </w:r>
      <w:bookmarkEnd w:id="27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7" w:name="_ENREF_27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ersson, K., Alm, P., VUvelius, B., &amp; Andersson, K. E. (1998). Nitrergic and cholinergic innervation of the rat lower urinary tract after pelvic ganglionectom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7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89-397. </w:t>
      </w:r>
      <w:bookmarkEnd w:id="27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8" w:name="_ENREF_27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ersson, K., &amp; Andersson, K. (1992). Nitric oxide and relaxation of pig lower urinary trac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0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16-422. </w:t>
      </w:r>
      <w:bookmarkEnd w:id="27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79" w:name="_ENREF_28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ersson, K., Igawa, Y., Mattiasson, A., &amp; Andersson, K. (1992). Effects of inhibition of the L-arginine/nitric oxide pathway in the rat lower urinary tract in vivo and in vitro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0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8-184. </w:t>
      </w:r>
      <w:bookmarkEnd w:id="27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0" w:name="_ENREF_28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ersson, K., Poljakovic, M., Johansson, K., &amp; Larsson, B. (1999). Morphological and Biochemical Investigation of Nitric Oxide Synthase and Related Enzymes in the Rat and Pig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Histochemistry and cytochemistry, 4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6), 739-749. </w:t>
      </w:r>
      <w:bookmarkEnd w:id="28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1" w:name="_ENREF_28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ertwee, R. G., &amp; Fernando, S. R. (1996). Evidence for the presence of cannabinoid CB1 receptors in mous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1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8), 2053-2058. </w:t>
      </w:r>
      <w:bookmarkEnd w:id="28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2" w:name="_ENREF_28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Poljakovic, M., Svensson, M., Svanborg, C., Johansson, K., Larsson, B., &amp; Persson, K. (2001)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scherica coli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-induced inducible nitric oxide synthase and cyclooxygenase expression in the mouse bladder and kidne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Kidney International 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93-904. </w:t>
      </w:r>
      <w:bookmarkEnd w:id="28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3" w:name="_ENREF_28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ahnama'i, M. S., van Koeveringe, G. A., Essers, P. B., de Wachter, S. G. G., de Vente, J., van Kerrebroeck, P. E., &amp; Gillespie, J. I. (2010). Prostaglandin Receptor EP1 and EP2 Site in Guinea Pig Bladder Urothelium and Lamina Propri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8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41-1247. </w:t>
      </w:r>
      <w:bookmarkEnd w:id="28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4" w:name="_ENREF_28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ajasekaran, M., Stein, P. C., &amp; Parsons, C. L. (2006). Toxic factors in human urine that injure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ternational Journal of Urology, 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09-414. </w:t>
      </w:r>
      <w:bookmarkEnd w:id="28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5" w:name="_ENREF_286"/>
      <w:r w:rsidRPr="009271DC">
        <w:rPr>
          <w:rFonts w:ascii="Times New Roman" w:hAnsi="Times New Roman" w:cs="Times New Roman"/>
          <w:noProof/>
          <w:sz w:val="24"/>
          <w:szCs w:val="24"/>
        </w:rPr>
        <w:t>Rastogi, P., Rickard, A., Dorokhov, N., Klumpp, D. J., &amp; McHowat, J. (2008). Loss of prostaglandin E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2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lease from immortalized urothelial cells obtained from interstitial cystitis patient bladde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9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5), 1129-1135. </w:t>
      </w:r>
      <w:bookmarkEnd w:id="28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6" w:name="_ENREF_28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aybould, H. E., Gschossman, J. M., Ennes, H., Lembo, T., &amp; Mayer, E. A. (1999). Involvement of stretch-sensitive calcium flux in mechanical transduction in visceral afferen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the Autonomic Nervous System, 7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-6. </w:t>
      </w:r>
      <w:bookmarkEnd w:id="28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7" w:name="_ENREF_288"/>
      <w:r w:rsidRPr="009271DC">
        <w:rPr>
          <w:rFonts w:ascii="Times New Roman" w:hAnsi="Times New Roman" w:cs="Times New Roman"/>
          <w:noProof/>
          <w:sz w:val="24"/>
          <w:szCs w:val="24"/>
        </w:rPr>
        <w:t>Rivera, L., &amp; Brading, A. F. (2006). The role of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influx and intracellular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lease in the muscarinic-mediated contraction of mammalian urinary bladde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68-875. </w:t>
      </w:r>
      <w:bookmarkEnd w:id="28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8" w:name="_ENREF_28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ong, W., Spyer, K., &amp; Burnstock, G. (2002). Activation and sensitisation of low and high threshold afferent fibres mediated by P2X receptors in the mous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ysiology, 54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91-600. </w:t>
      </w:r>
      <w:bookmarkEnd w:id="28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89" w:name="_ENREF_29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ong, W., Winchester, W. J., &amp; Grundy, D. (2007). Spontaneous hypersensitivity in mesenteric afferent nerves of mice deficient in the sst2 subtype of somatostatin recepto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8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779-786. </w:t>
      </w:r>
      <w:bookmarkEnd w:id="28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0" w:name="_ENREF_29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oosen, A., Chapple, C. R., Dmochowski, R. R., Fowler, C. J., Gratzke, C., Roehrborn, C. G., Stief, C. G., &amp; Andersson, K. (2009). A Refocus on the Bladder as the Originator </w:t>
      </w:r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of Storage Lower Urinary Tract Symptoms: A Systematic Review of the Latest Literatur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Urology, 5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10-820. </w:t>
      </w:r>
      <w:bookmarkEnd w:id="29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1" w:name="_ENREF_29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oss, R. A., Craib, S. J., Stevenson, L. A., Pertwee, R. G., Henderson, A., Toole, J., &amp; Ellington, H. C. (2002). Pharmacological Characterization of the Anandamide Cyclooxygenase Metabolite: Prostaglandin E2 Ethanolamid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armacology and Experimental Therapeutics, 30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900-907. </w:t>
      </w:r>
      <w:bookmarkEnd w:id="29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2" w:name="_ENREF_29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ban, M. R., Backer, J., Backer, M. V., Maier, J., Fowler, B., Davis, C. A., Simpson, C., Wu, X. R., Birder, L. A., Freeman, M. R., Soker, S., Hurst, R. E., &amp; Saban, R. (2008). VEGF receptors and neuropilins are expressed in the urothelial and neuronal cells in normal mouse urinary bladder and are upregulated in inflamm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9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0-72. </w:t>
      </w:r>
      <w:bookmarkEnd w:id="29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3" w:name="_ENREF_29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chs, F. (1991). Mechanical transduction by membrane ion channels: a mini review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Mol. Cell. Biochem., 10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7-56. </w:t>
      </w:r>
      <w:bookmarkEnd w:id="29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4" w:name="_ENREF_29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dananda, P., Drake, M. J., Paton, J. F. R., &amp; Pickering, A. E. (2011). An exploration of the control of micturition using a novel in situ arterially perfused rat prepar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Frontiers in Neuroscience, 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62). </w:t>
      </w:r>
      <w:bookmarkEnd w:id="29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5" w:name="_ENREF_29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dananda, P., Kao, F. C. L., Liu, L., Mansfield, K. J., &amp; Burcher, E. (2012). Acid and stretch, but not capsaicin, are effective stimuli for ATP release in the porcine bladder mucosa: Are ASIC and TRPV1 receptors involved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68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52-259. </w:t>
      </w:r>
      <w:bookmarkEnd w:id="29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6" w:name="_ENREF_29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dananda, P., Shang, F., Liu, L., Mansfield, K., &amp; Burcher, E. (2009). Release of ATP from rat urinary bladder mucosa: role of acid, vanilloids and stretch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5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655-1662. </w:t>
      </w:r>
      <w:bookmarkEnd w:id="29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7" w:name="_ENREF_29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iotoh, C., Kitada, C., Uchida, W., Chancellor, M. B., de Groat, W. C., &amp; Yoshimura, N. (2007). The differential contractile responses to capsaicin and anandamide in muscle strips isolated from the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57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2-187. </w:t>
      </w:r>
      <w:bookmarkEnd w:id="29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8" w:name="_ENREF_29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ánchez, G., Ruiz-Llorente, L., &amp; Sánchez, A. M. (2003). Activation of phosphoinositide 3-kinase/PKB pathway by CB1 and CB2 cannabinoid receptors expressed in prostate PC-3 cells. Involvement in Raf-1 stimulation and NGF indu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ular Signalling, 1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9), 851-859. </w:t>
      </w:r>
      <w:bookmarkEnd w:id="29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99" w:name="_ENREF_30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ntoso, A. G. H., Lo, W. N., &amp; Liang, W. (2011). Urothelium-Dependent and Urothelium-Independent Detrusor Contractility Mediated by Nitric Oxide Synthase and cyclooxygenase Inhibi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3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19-625. </w:t>
      </w:r>
      <w:bookmarkEnd w:id="29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0" w:name="_ENREF_30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ntoso, A. G. H., Sonarno, I. A. B., Arsad, N. A. B., &amp; Liang, W. (2010). The Role of the Urothelium and ATP in Mediating Detrusor Smooth Muscle Contractil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67.e1267-1267.e1212. </w:t>
      </w:r>
      <w:bookmarkEnd w:id="30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1" w:name="_ENREF_30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rikas, S. N., &amp; Chlapowski, F. J. (1986). Effect of ATP inhibitors on the translocation of luminal membrane between cytoplasm and cell surface of transitional epithelial cells during the expansion-contraction cycle of the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 Tissue Research, 24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9-117. </w:t>
      </w:r>
      <w:bookmarkEnd w:id="30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2" w:name="_ENREF_30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asatomi, K., Hiragata, S., Miyazato, M., Chancellor, M. B., Morris, S. M., &amp; Yoshimura, N. (2008). Nitric Oxide-Mediated Suppression of Detrusor Overactivity by Arginase Inhibitor in Rats with Chronic Spinal Cord Inju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96-700. </w:t>
      </w:r>
      <w:bookmarkEnd w:id="30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3" w:name="_ENREF_30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chneider, T., Fetscher, C., Krege, S., &amp; Michel, M. C. (2004b). Signal Transduction Underlying Carbachol-Induced Contraction of Human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PET, 30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48–1153. </w:t>
      </w:r>
      <w:bookmarkEnd w:id="30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4" w:name="_ENREF_305"/>
      <w:r w:rsidRPr="009271DC">
        <w:rPr>
          <w:rFonts w:ascii="Times New Roman" w:hAnsi="Times New Roman" w:cs="Times New Roman"/>
          <w:noProof/>
          <w:sz w:val="24"/>
          <w:szCs w:val="24"/>
        </w:rPr>
        <w:t>Schneider, T., Hein, P., &amp; Michel, M. C. (2004). Signal Transduction Underlying Carbachol-Induced Contraction of Rat Urinary Bladder. I. Phospholipases and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Sourc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PET, 30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47-53. </w:t>
      </w:r>
      <w:bookmarkEnd w:id="30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5" w:name="_ENREF_306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ngupta, J. N., &amp; Gebhart, G. F. (1994). Mechanosensitive properties of pelvic nerve afferent fibres innervating the urinary bladder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physiology, 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420-2430. </w:t>
      </w:r>
      <w:bookmarkEnd w:id="30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6" w:name="_ENREF_30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hea, V. K., Cai, R., Crepps, B., Mason, J. L., &amp; Perl, E. R. (2000). Sensory fibers of the pelvic nerve innervating the rat's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physiology, 8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24-1933. </w:t>
      </w:r>
      <w:bookmarkEnd w:id="30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7" w:name="_ENREF_30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herrington, C. S. (1892). Notes on the arrangement of some motor fibres in the lumbo-sacral plexu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21-772. </w:t>
      </w:r>
      <w:bookmarkEnd w:id="30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8" w:name="_ENREF_30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hochina, M., Fellig, Y., Sughayer, M., Pizov, G., Vitner, K., Podeh, D., Hochberg, A., &amp; Ariel, I. (2001). Nitric oxide synthase immunoreactivity in human bladder carcinom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nral of Clinical Pathology: Molecular Pathology, 5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48-252. </w:t>
      </w:r>
      <w:bookmarkEnd w:id="30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09" w:name="_ENREF_31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ibley, G. N. A. (1987). The physiological response of the detrusor muscle to experimental bladder outflow obstruction in the pi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6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32-336. </w:t>
      </w:r>
      <w:bookmarkEnd w:id="30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0" w:name="_ENREF_31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met, P. J., Edyvane, K. A., Jonavicius, J., &amp; Marshall, V. R. (1994). Distribution of NADPH-diaphorase positive nerves supplying the human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. Auton. Nerv. Syst., 4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9-113. </w:t>
      </w:r>
      <w:bookmarkEnd w:id="31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1" w:name="_ENREF_31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met, P. J., Jonavicius, J., Marshall, V. R., &amp; de Vente, J. (1996). Distribution of nitric oxide synthase-immunoreactive nerves and identification of the cellular targets of nitric oxide in guinea-pig and human urinary bladder by cGMP immunohistochemistr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science 7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337-348. </w:t>
      </w:r>
      <w:bookmarkEnd w:id="31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2" w:name="_ENREF_31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met, P. J., Moore, K. H., &amp; Jonavicius, J. (1997). Distribution and colocalization of calcitonin gene-related peptide, tachykinins, and vasoactive intestinal peptide in normal and idiopathic unstable human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Lab Invest., 7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37-49. </w:t>
      </w:r>
      <w:bookmarkEnd w:id="31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3" w:name="_ENREF_31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mith, C. P., Vemulakonda, V. M., Kiss, S., Boone, T. B., &amp; Somogyi, G. T. (2005). Enhanced ATP release from rat bladder urothelium during chronic bladder inflammation: Effect of botulinum toxin 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chemistry International, 4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91-297. </w:t>
      </w:r>
      <w:bookmarkEnd w:id="31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4" w:name="_ENREF_31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oler, R., Bruschini, H., Martins, J. R., Dreyfuss, J. L., Camara, N. O., Alves, M. T., Leite, K. R., Truzzi, J. C., Nader, H. B., Srougi, M., &amp; Ortiz, V. (2008). Urinary Glycosaminoglycans as Biomarker for Urothelial Injury: Is it possible to Discriminate Damage From Recovery?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7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37-942. </w:t>
      </w:r>
      <w:bookmarkEnd w:id="31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5" w:name="_ENREF_31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omogyi, G. T., &amp; de Groat, W. C. (1992). Evidence for inhibitory nicotinic and facilitatory muscarinic receptors in cholinergic nerve terminals of the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. Auton. Nerv. Syst., 3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9-97. </w:t>
      </w:r>
      <w:bookmarkEnd w:id="31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6" w:name="_ENREF_31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omogyi, G. T., &amp; de Groat, W. C. (1999). Function, signal transduction mechanisms and plasticity of presynaptic muscarinic receptors in th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Life Sciences, 6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11-418. </w:t>
      </w:r>
      <w:bookmarkEnd w:id="31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7" w:name="_ENREF_318"/>
      <w:r w:rsidRPr="009271DC">
        <w:rPr>
          <w:rFonts w:ascii="Times New Roman" w:hAnsi="Times New Roman" w:cs="Times New Roman"/>
          <w:noProof/>
          <w:sz w:val="24"/>
          <w:szCs w:val="24"/>
        </w:rPr>
        <w:t>Somogyi, G. T., Zernova, G. V., Tanowitz, M., &amp; de Groat, W. C. (1997). Role of L- and N-type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channels in muscarinic receptor-mediated facilitation of ACh and noradrenaline release in the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499.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45-654. </w:t>
      </w:r>
      <w:bookmarkEnd w:id="31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8" w:name="_ENREF_31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pector, D. A., Deng, J., &amp; Stewart, K. J. (2011). Hydration status affects urea transport across rat urotheli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 - Renal Physiology, 30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08-1217. </w:t>
      </w:r>
      <w:bookmarkEnd w:id="31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19" w:name="_ENREF_32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tarkman, J. S., Martinez-Ferrer, M., Iturregui, J. M., Uwamariya, C., Dmochowski, R. R., &amp; Bhowmick, N. A. (2008). Nicotinic Signaling Ameliorates Acute Bladder Inflammation Induced by Protamine Sulfate or Cyclophosphamid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440-2446. </w:t>
      </w:r>
      <w:bookmarkEnd w:id="31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0" w:name="_ENREF_321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tehle, J. H., Rivkees, S. A., Lee, J. J., Weaver, D. R., Deeds, J. D., &amp; Reppert, S. M. (1992). Molecular cloning and expression of the cDNA for a novel A2-adenosine receptor subtyp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Molecular Endocrinology, 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384-393. </w:t>
      </w:r>
      <w:bookmarkEnd w:id="32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1" w:name="_ENREF_32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tein, P. C., Pham, H., Ito, T., &amp; Parsons, C. L. (1996). Bladder injury model induced in rats by exposure to protamine sulfate followed by bacterial endotoxi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5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33-1138. </w:t>
      </w:r>
      <w:bookmarkEnd w:id="32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2" w:name="_ENREF_32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tewart, W. F., Van Rooyen, J. B., Cundiff, G. W., Abrams, P., Herzog, A. R., Corey, R., Hunt, T. L., &amp; Wein, A. J. (2003). Prevalence and burden of of overactive bladder in the united stat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World Journal of Urology, 2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27-336. </w:t>
      </w:r>
      <w:bookmarkEnd w:id="32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3" w:name="_ENREF_324"/>
      <w:r w:rsidRPr="009271DC">
        <w:rPr>
          <w:rFonts w:ascii="Times New Roman" w:hAnsi="Times New Roman" w:cs="Times New Roman"/>
          <w:noProof/>
          <w:sz w:val="24"/>
          <w:szCs w:val="24"/>
        </w:rPr>
        <w:t>Su, H., Wharton, J., Polak, J., Mulderry, P., Ghatei, M., Gibson, S., Terenghi, G., Morrison, J. F., Ballesta, J., &amp; Bloom, S. R. (1986). Calcitonin gene-related peptide immunoreactivity in afferent neurons supplying the urinary tract:combined retrograde tracing and immunohistochemistry.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, 1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27–747. </w:t>
      </w:r>
      <w:bookmarkEnd w:id="32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4" w:name="_ENREF_325"/>
      <w:r w:rsidRPr="009271DC">
        <w:rPr>
          <w:rFonts w:ascii="Times New Roman" w:hAnsi="Times New Roman" w:cs="Times New Roman"/>
          <w:noProof/>
          <w:sz w:val="24"/>
          <w:szCs w:val="24"/>
        </w:rPr>
        <w:t>Su, X., Lashinger, E. S. R., Leon, L. A., Hoffman, B. E., Hieble, J. P., Gardner, S. D., Fries, H. E., Edwards, R. M., Li, J., &amp; Laping, N. J. (2008). An excitatory role for peripheral EP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3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ceptors in bladder afferent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9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585-594. </w:t>
      </w:r>
      <w:bookmarkEnd w:id="32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5" w:name="_ENREF_326"/>
      <w:r w:rsidRPr="009271DC">
        <w:rPr>
          <w:rFonts w:ascii="Times New Roman" w:hAnsi="Times New Roman" w:cs="Times New Roman"/>
          <w:noProof/>
          <w:sz w:val="24"/>
          <w:szCs w:val="24"/>
        </w:rPr>
        <w:t>Su, X., Leon, L. A., Wu, C. W., Morrow, D. M., Jaworski, J., Hieble, J. P., Lashinger, E. S. R., Jin, J., Edwards, R. M., &amp; Laping, N. J. (2008). Modulation of bladder function by prostaglandin EP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3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ceptors in the central nervous syste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: Renal Physiology, 29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84-994. </w:t>
      </w:r>
      <w:bookmarkEnd w:id="32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6" w:name="_ENREF_32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, X., Sengupta, J. N., &amp; Gebhart, G. F. (1997). Effects of opioids on mechanosensitive pelvic nerve afferent nerve fibers innervating the urinary bladder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physiology, 7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66-1580. </w:t>
      </w:r>
      <w:bookmarkEnd w:id="32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7" w:name="_ENREF_32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gasi, S., Lesbros, Y., Bisson, I., Zhang, Y. Y., Kucera, P., &amp; Frey, P. (2000). In vitro engineering of human stratified urothelium: analysis of its morphology and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51-957. </w:t>
      </w:r>
      <w:bookmarkEnd w:id="32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8" w:name="_ENREF_32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gaya, K., &amp; de Groat, W. C. (2000). Influence of temperature on activity of the isolated whole bladder preparation of neonatal and adult ra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7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38-246. </w:t>
      </w:r>
      <w:bookmarkEnd w:id="32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29" w:name="_ENREF_330"/>
      <w:r w:rsidRPr="009271DC">
        <w:rPr>
          <w:rFonts w:ascii="Times New Roman" w:hAnsi="Times New Roman" w:cs="Times New Roman"/>
          <w:noProof/>
          <w:sz w:val="24"/>
          <w:szCs w:val="24"/>
        </w:rPr>
        <w:t>Sui, G., Fry, C. H., Malone-Lee, J., &amp; Wu, C. (2009). Aberrant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oscillations in smooth muscle cells from overactive human bladder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 Calcium, 4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56-464. </w:t>
      </w:r>
      <w:bookmarkEnd w:id="32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0" w:name="_ENREF_33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i, G., Wu, C., &amp; Fry, C. H. (2001). Inward calcium currents in cultured and freshly isolated detrusor muscle cells: Evidence of a T-type calcium curren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6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21-626. </w:t>
      </w:r>
      <w:bookmarkEnd w:id="33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1" w:name="_ENREF_33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i, G. P., Rothery, S., Dupont, E., Fry, C. H., &amp; Severs, N. J. (2002). Gap junctions and connexin expression in human suburothelial interstitial cel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8-129. </w:t>
      </w:r>
      <w:bookmarkEnd w:id="33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2" w:name="_ENREF_333"/>
      <w:r w:rsidRPr="009271DC">
        <w:rPr>
          <w:rFonts w:ascii="Times New Roman" w:hAnsi="Times New Roman" w:cs="Times New Roman"/>
          <w:noProof/>
          <w:sz w:val="24"/>
          <w:szCs w:val="24"/>
        </w:rPr>
        <w:t>Sui, G. P., Wu, C., &amp; Fry, C. H. (2003). A description of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channels in human detruso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76–482. </w:t>
      </w:r>
      <w:bookmarkEnd w:id="33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3" w:name="_ENREF_33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i, G. P., Wu, C., &amp; Fry, C. H. (2004). Electrical characteristics of suburothelial cells isolated from the human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7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38-943. </w:t>
      </w:r>
      <w:bookmarkEnd w:id="33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4" w:name="_ENREF_33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n, B., Li, G., Dong, L., &amp; Rong, W. (2010). Ion channel and receptor mechanisms of bladder afferent nerve sensi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: Basic and Clinical, 15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6-32. </w:t>
      </w:r>
      <w:bookmarkEnd w:id="33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5" w:name="_ENREF_33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n, Y., &amp; Chai, T. C. (2006). Augmented extracellular ATP signaling in bladder urothelial cells from patients with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 - Cell Physiology, 29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7-34. </w:t>
      </w:r>
      <w:bookmarkEnd w:id="33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6" w:name="_ENREF_337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n, Y., Keay, S., DeDeyne, P., &amp; Chai, T. C. (2001). Augmented stretch activated adenosine triphosphate release from bladder uroepithelial cells in patients with interstitial cystiti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, 16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51-1956. </w:t>
      </w:r>
      <w:bookmarkEnd w:id="33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7" w:name="_ENREF_33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Sutherland, R. S., Kopgan, B. A., Piechota, H. J., &amp; Bredt, D. S. (1997). Vesicourethral function in mice with genetic disruption of neuronal nitric oxide syntha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09-1116. </w:t>
      </w:r>
      <w:bookmarkEnd w:id="33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8" w:name="_ENREF_339"/>
      <w:r w:rsidRPr="009271DC">
        <w:rPr>
          <w:rFonts w:ascii="Times New Roman" w:hAnsi="Times New Roman" w:cs="Times New Roman"/>
          <w:noProof/>
          <w:sz w:val="24"/>
          <w:szCs w:val="24"/>
        </w:rPr>
        <w:t>Suzuki, M., Muraki, K., Imaizumi, Y., &amp; Watanabe, M. (1992). Cyclopiazonic acid, an inhibitor of the sarcoplasmic reticulum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>-pump, reduces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>-dependent K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currents in guinea-pig smooth muscle cel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0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4-140. </w:t>
      </w:r>
      <w:bookmarkEnd w:id="33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39" w:name="_ENREF_34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alaat, M. (1937). Afferent impulses in the nerves supplying th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8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1-13. </w:t>
      </w:r>
      <w:bookmarkEnd w:id="33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0" w:name="_ENREF_34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empleman, L., Chapple, C. R., &amp; Chess-Williams, R. (2002). Urothelium derived inhibitory factor and cross-talk among receptors in the trigone of the bladder of the pi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42-745. </w:t>
      </w:r>
      <w:bookmarkEnd w:id="34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1" w:name="_ENREF_34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heobald, R. J. (1995). Purinergic and cholinergic components of bladder contactility and ﬂow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Life Sciences, 5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45–454. </w:t>
      </w:r>
      <w:bookmarkEnd w:id="34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2" w:name="_ENREF_34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inel, H., Stelte-Ludwig, B., Hutter, J., &amp; Sandner, P. (2006). Pre-clinical evidence for the use of phosphodiesterase-5 inhibitops for treating benign prostatic hyperplasia and lower urinary tract symptom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259-1263. </w:t>
      </w:r>
      <w:bookmarkEnd w:id="34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3" w:name="_ENREF_34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iwari, A., &amp; Naruganahalli, K. S. (2006). Current and emerging investigational medical therapies for the treatment of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xpert Opin Investig Drugs, 1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017–1037. </w:t>
      </w:r>
      <w:bookmarkEnd w:id="34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4" w:name="_ENREF_34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obin, G., &amp; Sjogren, C. (1998). Prejunctional facilitatory and inhibitory modulation of parasympathetic nerve transmission in the rabbi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. Auton. Nerv. Syst., 6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53-156. </w:t>
      </w:r>
      <w:bookmarkEnd w:id="34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5" w:name="_ENREF_34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oft, B. R., &amp; Nordling, J. (2006). Recent developments of intravesical therapy of painful bladder syndrome/interstitial cystitis: a review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urrent Opin Urol, 1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68-272. </w:t>
      </w:r>
      <w:bookmarkEnd w:id="34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6" w:name="_ENREF_34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orres, G. E., Egan, T. M., &amp; Voigt, M. M. (1999). Hetero-oligomeric Assembly of P2X Receptor Subuni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Biological Chemistry, 27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0), 6653-6659. </w:t>
      </w:r>
      <w:bookmarkEnd w:id="34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7" w:name="_ENREF_34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ruschel, S. T., Wang, E., Ruiz, W. G., Leung, S., Rojas, R., Lavelle, J., Zeidel, M., Stoffer, D., &amp; Apodaca, G. (2002). Stretch-regulated Exocytosis/Endocytosis in Bladder Umbrella Cell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Mol Biol Cell., 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830-846. </w:t>
      </w:r>
      <w:bookmarkEnd w:id="34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8" w:name="_ENREF_34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urner, W. H., &amp; Brading, A. F. (1997). Smooth Muscle of the Bladder in the Normal and the Diseased State: Pathophysiology, Diagnosis and Treatmen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harmacology and Therapeutics, 7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77-110. </w:t>
      </w:r>
      <w:bookmarkEnd w:id="34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49" w:name="_ENREF_35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yagi, S., Tyagi, P., Van-Le, S., Yoshimura, N., Chancellor, M. B., &amp; de Miguel, F. (2006). Qualitative and quantitative expression profile of muscarinic receptors in human urothelium and detruso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7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673-1678. </w:t>
      </w:r>
      <w:bookmarkEnd w:id="34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0" w:name="_ENREF_35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yagi, V., Philips, B. J., Su, R., Smaldone, M. C., Erickson, V. L., Chancellor, M. B., Yoshimura, N., &amp; Tyagi, P. (2009). Differential Expression of Functional Cannabinoid Receptors in Human Bladder Detrusor and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8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32-1938. </w:t>
      </w:r>
      <w:bookmarkEnd w:id="35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1" w:name="_ENREF_35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Tzan, C. J., Berg, J., &amp; Lewis, S. A. (1993). Effect of Protamine Sulfate on the Permeability Properties of the Mammalian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Membrane Biology, 13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27-242. </w:t>
      </w:r>
      <w:bookmarkEnd w:id="35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2" w:name="_ENREF_35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Undem, B. J., Oh, E. J., Lancaster, E., &amp; Weinreich, D. (2003). Effect of extracellular calcium on excitability of guinea pig airway vagal afferent nerv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physiology, 8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96-1204. </w:t>
      </w:r>
      <w:bookmarkEnd w:id="35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3" w:name="_ENREF_354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>Usune, S., Katsuragi, T., &amp; Furukawa, T. (1996). Effects of PPADS and suramin on contractions and cytoplasmic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>changes evoked by AP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A, ATP and a,b-methylene ATP in guinea-pig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1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98-702. </w:t>
      </w:r>
      <w:bookmarkEnd w:id="35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4" w:name="_ENREF_355"/>
      <w:r w:rsidRPr="009271DC">
        <w:rPr>
          <w:rFonts w:ascii="Times New Roman" w:hAnsi="Times New Roman" w:cs="Times New Roman"/>
          <w:noProof/>
          <w:sz w:val="24"/>
          <w:szCs w:val="24"/>
        </w:rPr>
        <w:t>Vial, C., &amp; Evans, R. J. (2000). P2X receptor expression in mouse urinary bladder and the requirement of P2X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s for functional P2X receptor responses in the mouse urinary bladde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3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89-1495. </w:t>
      </w:r>
      <w:bookmarkEnd w:id="35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5" w:name="_ENREF_35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Visser, A. J., &amp; Mastrigt, R. (2000). The role of intracellular and extracellular calcium in mechanical and intracellular electrical activity of human urinary bladde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ical Research, 2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60-268. </w:t>
      </w:r>
      <w:bookmarkEnd w:id="35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6" w:name="_ENREF_35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Vizzard, M. A., Erdman, S. L., &amp; de Groat, W. C. (1993). Localisation of NADPH diaphorase in bladder afferent and postganglionic efferent neurons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. Autonon. Nerv. Syst., 4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5-90. </w:t>
      </w:r>
      <w:bookmarkEnd w:id="35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7" w:name="_ENREF_35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Vizzard, M. A., Erdman, S. L., &amp; de Groat, W. C. (1996). Increased expression of neuronal nitric oxide synthase in bladder afferent pathways following chronic bladder irrit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Comparative Neurology, 37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1-202. </w:t>
      </w:r>
      <w:bookmarkEnd w:id="35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8" w:name="_ENREF_35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Vizzard, M. A., Erdman, S. L., Fostermann, U., &amp; de Groat, W. C. (1994). Differential distribution of nitric oxide synthase in neural pathways to the urogenital organs (urethra, penis, urinary bladder)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, 64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79-291. </w:t>
      </w:r>
      <w:bookmarkEnd w:id="35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59" w:name="_ENREF_360"/>
      <w:r w:rsidRPr="009271DC">
        <w:rPr>
          <w:rFonts w:ascii="Times New Roman" w:hAnsi="Times New Roman" w:cs="Times New Roman"/>
          <w:noProof/>
          <w:sz w:val="24"/>
          <w:szCs w:val="24"/>
        </w:rPr>
        <w:t>Vlaskovska, M., Kasakov, L., Rong, W., Bodin, P., Bardini, M., Cockayne, D. A., Ford, A. P. D. W., &amp; Burnstock, G. (2001). P2X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knock-out mice reveal a major sensory role for urothelially released ATP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Neuroscience, 2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5), 5670-5677. </w:t>
      </w:r>
      <w:bookmarkEnd w:id="35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0" w:name="_ENREF_36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Vulker, R. (1998). International Group Seeks to Dispel Incontinence “Taboo”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AMA,, 1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51-953. </w:t>
      </w:r>
      <w:bookmarkEnd w:id="36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1" w:name="_ENREF_362"/>
      <w:r w:rsidRPr="009271DC">
        <w:rPr>
          <w:rFonts w:ascii="Times New Roman" w:hAnsi="Times New Roman" w:cs="Times New Roman"/>
          <w:noProof/>
          <w:sz w:val="24"/>
          <w:szCs w:val="24"/>
        </w:rPr>
        <w:t>Walczak, J. S., Price, T. J., &amp; Cervero, F. (2009). Cannabinoid CB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receptors are expressed in the mouse urinary bladder and their activation modulates afferent bladder activity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science, 15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54-1163. </w:t>
      </w:r>
      <w:bookmarkEnd w:id="36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2" w:name="_ENREF_36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ang, P., Luthin, G. R., &amp; Ruggieri, M. R. (1995). Muscarinic acetylcholine receptor subtypes mediating urinary bladder contractility and coupling to GTP binding protei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armacology Exp. Ther., 27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959-966. </w:t>
      </w:r>
      <w:bookmarkEnd w:id="36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3" w:name="_ENREF_36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arren, J. W., Meyer, W. A., Greenberg, P., Horne, L., Diggs, C., &amp; Tracy, K. (2006). Using the International Continence Society’s Definition of Painful Bladder Syndrom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6), 1138-1143. </w:t>
      </w:r>
      <w:bookmarkEnd w:id="36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4" w:name="_ENREF_36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ebb, R. C. (2003). Smooth muscle contraction and relaxa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dvances in Physiology Education, 2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1-206. </w:t>
      </w:r>
      <w:bookmarkEnd w:id="36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5" w:name="_ENREF_36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egener, J. W., Schulla, V., Lee, T. S., Koller, A., Feil, S., Feil, R., Kleppisch, T., Klugbauer, N., Moosmang, S., Welling, A., &amp; Hofmann, F. (2004). An essential role of Cav1.2 L-type calcium channel for urinary bladder fun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FASEB Journal, 1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0), 1159-1161. </w:t>
      </w:r>
      <w:bookmarkEnd w:id="36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6" w:name="_ENREF_36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ein, A. J., &amp; Rovner, E. S. (2002). Definition and epidemiology of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5), 7-12. </w:t>
      </w:r>
      <w:bookmarkEnd w:id="36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7" w:name="_ENREF_36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erkstrom, V., &amp; Andersson, K. (2005). ATP- and adenosine-induced relaxation of the smooth muscle of the pig urethr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86-1391. </w:t>
      </w:r>
      <w:bookmarkEnd w:id="36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8" w:name="_ENREF_36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estfall, D. P., Kennedy, C., &amp; Sneddon, P. (1997). The ecto-ATPase inhibitor ARL 67156 enhances parasympathetic neurotransmission in the guinea-pig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3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69-173. </w:t>
      </w:r>
      <w:bookmarkEnd w:id="36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69" w:name="_ENREF_37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estfall, T. D., Sarkar, S., Westfall, D. P., Sneddon, P., &amp; Kennedy, C. (2000). Characterization of the ATPase released during sympathetic nerve stimulation of the guinea-pig isolated vas-defere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2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684-1688. </w:t>
      </w:r>
      <w:bookmarkEnd w:id="36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0" w:name="_ENREF_371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bberley, A. (2005). Overactive Bladder: Targeting prostaglandins in sensory pathway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Drug Discovery Today:Therapeutic Strategies, 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7-13. </w:t>
      </w:r>
      <w:bookmarkEnd w:id="37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1" w:name="_ENREF_37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iseman, O. J., Brady, C. M., Hussain, I. F., DasGupta, P., Watt, H., &amp; Fowler, C. J. (2002). The ultrastructure of bladder lamina propria nerves in healthy subjects and patients with detrusor hyperreflexia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Urology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040-2045. </w:t>
      </w:r>
      <w:bookmarkEnd w:id="37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2" w:name="_ENREF_37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olf, H., Haeckel, C., &amp; Roessner, A. (2000). Inducible nitric oxide synthase expression in human urinary bladder canc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Virchows Archive: The European Journal of Pathology, 43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62-666. </w:t>
      </w:r>
      <w:bookmarkEnd w:id="37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3" w:name="_ENREF_37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ray, S., &amp; Burdyga, T. (2010). Sarcoplasmic Reticulum Function in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9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3-178. </w:t>
      </w:r>
      <w:bookmarkEnd w:id="37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4" w:name="_ENREF_37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u, C., Bayliss, M., Newgreen, D., Mundy, A. R., &amp; Fry, C. H. (1999). A comparison of the mode of action of ATP and carbachol on isolated human detruso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Urology, 16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40-1847. </w:t>
      </w:r>
      <w:bookmarkEnd w:id="37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5" w:name="_ENREF_376"/>
      <w:r w:rsidRPr="009271DC">
        <w:rPr>
          <w:rFonts w:ascii="Times New Roman" w:hAnsi="Times New Roman" w:cs="Times New Roman"/>
          <w:noProof/>
          <w:sz w:val="24"/>
          <w:szCs w:val="24"/>
        </w:rPr>
        <w:t>Wu, C., Gui, G. P., &amp; Fry, C. H. (2011). Intracellular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regulation and electrophysiological properties of bladder urothelium subjected to stretch and exogenous agonis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Cell Calcium, 4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95-399. </w:t>
      </w:r>
      <w:bookmarkEnd w:id="37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6" w:name="_ENREF_377"/>
      <w:r w:rsidRPr="009271DC">
        <w:rPr>
          <w:rFonts w:ascii="Times New Roman" w:hAnsi="Times New Roman" w:cs="Times New Roman"/>
          <w:noProof/>
          <w:sz w:val="24"/>
          <w:szCs w:val="24"/>
        </w:rPr>
        <w:t>Wu, C., Sui, G., &amp; Fry, C. H. (2002). The role of the L-type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channel in refilling functional intracellular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stores in guinea-pig detruso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3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), 357-369. </w:t>
      </w:r>
      <w:bookmarkEnd w:id="37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7" w:name="_ENREF_37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u, G., &amp; Morris, S. M. (1998). Arginine metabolism: nitric oxide and beyond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iochemical Journal, 33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-17. </w:t>
      </w:r>
      <w:bookmarkEnd w:id="37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8" w:name="_ENREF_379"/>
      <w:r w:rsidRPr="009271DC">
        <w:rPr>
          <w:rFonts w:ascii="Times New Roman" w:hAnsi="Times New Roman" w:cs="Times New Roman"/>
          <w:noProof/>
          <w:sz w:val="24"/>
          <w:szCs w:val="24"/>
        </w:rPr>
        <w:t>Wuest, M., Hiller, N., Braeter, M., Hakenberg, O. W., Wirth, M. P., &amp; Ravens, U. (2007). Contribution of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influx to carbachol-induced detrusor contraction is different in human urinary bladder compared to pig and mous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European Journal of Pharmacology, 56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0-189. </w:t>
      </w:r>
      <w:bookmarkEnd w:id="37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79" w:name="_ENREF_38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yndaele, J., Gammie, A., Bruschini, H., de Wachter, S., Fry, C. H., Jabr, R. I., Kirschner-Hermanns, R., &amp; Madersbacher, H. (2011). Bladder Compliance What Does it Represent: Can We Measure it, and is it Clinically Relevant? 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urology and Urodynamics, 3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714-722. </w:t>
      </w:r>
      <w:bookmarkEnd w:id="37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0" w:name="_ENREF_38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Wyndaele, J. J. (2001). The overactiv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88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35-140. </w:t>
      </w:r>
      <w:bookmarkEnd w:id="38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1" w:name="_ENREF_38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Xu, L., &amp; Gebhart, G. F. (2008). Characterization of Mouse Lumbar Splanchnic and Pelvic Nerve Urinary Bladder Mechanosensory Afferen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physiology, 9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1), 244-253. </w:t>
      </w:r>
      <w:bookmarkEnd w:id="38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2" w:name="_ENREF_383"/>
      <w:r w:rsidRPr="009271DC">
        <w:rPr>
          <w:rFonts w:ascii="Times New Roman" w:hAnsi="Times New Roman" w:cs="Times New Roman"/>
          <w:noProof/>
          <w:sz w:val="24"/>
          <w:szCs w:val="24"/>
        </w:rPr>
        <w:t>Yanai, Y., Hashitani, H., Kubota, Y., Sasaki, S., Kohri, K., &amp; Suzuki, H., 2006. . (2006). The role of Ni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>-sensitive T-type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channels in the regulation of spontaneous excitation in detrusor smooth muscles of the guinea-pig bladder. 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, 9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82-189. </w:t>
      </w:r>
      <w:bookmarkEnd w:id="38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3" w:name="_ENREF_38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egutkin, G. G., &amp; Burnstock, G. (2000). Inhibitory effects of some purinergic agents on ecto-ATPase activity and pattern of stepwise ATP hydrolysis in rat liver plasma membran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iochimica et Biophysica Acta., 146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34-244. </w:t>
      </w:r>
      <w:bookmarkEnd w:id="38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4" w:name="_ENREF_38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koyama, M., Nagano, K., Kjawaguchi, K., &amp; Hisazumi, H. (1991). The  response  of  the  detrusor  muscle  to  acetylcholine  in patients  with  intravesical  obstruction.  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ical Research, 1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7-121. </w:t>
      </w:r>
      <w:bookmarkEnd w:id="38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5" w:name="_ENREF_38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shida, M., Inadome, A., Maeeda, Y., Satoji, Y., Masunaga, K., Sugiyama, Y., &amp; Murakami, S. (2006). Non-neuronal cholinergic system in human bladder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25-430. </w:t>
      </w:r>
      <w:bookmarkEnd w:id="38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6" w:name="_ENREF_38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shida, M., Masunaga, K., Satoji, Y., Maeda, Y., &amp; Nagata, T. (2008). Basic and Clinical Aspects of Non-neuronal Acetylcholine: Expression of Non-neuronal Acetylcholine </w:t>
      </w:r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n Urothelium and Its Clinical Significanc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armacological Sciences, 10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93-198. </w:t>
      </w:r>
      <w:bookmarkEnd w:id="38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7" w:name="_ENREF_38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shida, M., Miyamae, K., Iwashita, H., Otani, M., &amp; Inadome, A. (2004). Management of detrusor dysfunction in the elderly: changes in acetylcholine and adenosine triphosphate release during aging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Urology, 6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7-23. </w:t>
      </w:r>
      <w:bookmarkEnd w:id="38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8" w:name="_ENREF_389"/>
      <w:r w:rsidRPr="009271DC">
        <w:rPr>
          <w:rFonts w:ascii="Times New Roman" w:hAnsi="Times New Roman" w:cs="Times New Roman"/>
          <w:noProof/>
          <w:sz w:val="24"/>
          <w:szCs w:val="24"/>
        </w:rPr>
        <w:t>Yoshikawa, A., Breemen, C. V., &amp; Isenberg, G. (1996). Buffering of plasmalemmal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2+ 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current by sarcoplasmic reticulum of guinea pig urinary bladder myocyt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7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833-841. </w:t>
      </w:r>
      <w:bookmarkEnd w:id="38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89" w:name="_ENREF_39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shimura, N., &amp; de Groat, W. C. (1997). Neural Control of the Lower Urinary Trac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ternational Journal of Urology, 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1-125. </w:t>
      </w:r>
      <w:bookmarkEnd w:id="38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0" w:name="_ENREF_39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shimura, N., Mizuta, E., Kuno, S., Sasa, M., &amp; Yoshida, O. (1993). The  dopamine  D,  receptor  agonist  SKF  38393  suppresses  detrusor  hyperreflexia  in  the  monkey  with  parkinsonism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europharmacology, 3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, 315-321. </w:t>
      </w:r>
      <w:bookmarkEnd w:id="39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1" w:name="_ENREF_392"/>
      <w:r w:rsidRPr="009271DC">
        <w:rPr>
          <w:rFonts w:ascii="Times New Roman" w:hAnsi="Times New Roman" w:cs="Times New Roman"/>
          <w:noProof/>
          <w:sz w:val="24"/>
          <w:szCs w:val="24"/>
        </w:rPr>
        <w:t>Yoshimura, N., Seki, S., &amp; de Groat, W. C. (2001). Nitric Oxide Modulates C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Channels in Dorsal Root Ganglion Neurons Innervating Rat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Neurophysiology, 8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04-311. </w:t>
      </w:r>
      <w:bookmarkEnd w:id="39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2" w:name="_ENREF_39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shimura, Y., &amp; Yamaguchi, O. (1997). Calcium Independent Contraction of Bladder Smooth Muscl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International Journal of Urology, 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2-67. </w:t>
      </w:r>
      <w:bookmarkEnd w:id="39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3" w:name="_ENREF_39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ung, J. S., Matharu, R., Carew, M. A., &amp; Fry, C. H. (2012). Inhibition of stretching-evoked ATP release from bladder mucosa by anticholinergic agent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Urology International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39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4" w:name="_ENREF_395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oung, J. S., Meng, E., Cunnane, T. C., &amp; Brain, K. L. (2008). Spontaneous purinergic transmission in the mous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ysiology, 58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23), 5743-5755. </w:t>
      </w:r>
      <w:bookmarkEnd w:id="39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5" w:name="_ENREF_39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u, W., Robson, S. C., &amp; Hill, W. G. (2011). Expression  and Distribution of Ectonucleotidases in Mous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PLoS ONE, 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4). </w:t>
      </w:r>
      <w:bookmarkEnd w:id="39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6" w:name="_ENREF_39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u, W., Zacharia, L. C., Jackson, E. K., &amp; Apodaca, G. (2006). Adenosine receptor expression and function in bladder uroepi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291, 29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54-265. </w:t>
      </w:r>
      <w:bookmarkEnd w:id="39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7" w:name="_ENREF_39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Yu, Y., &amp; de Groat, W. C. (2010). Effects of stimulation of muscarinic receptors on bladder afferent nerves in the in vitro bladder-pelvic afferent nerve preparation of the rat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, 136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3-53. </w:t>
      </w:r>
      <w:bookmarkEnd w:id="39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8" w:name="_ENREF_399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agorodnyuk, V. P., Brookes, S. J. H., &amp; Spencer, N. J. (2010). Structure-function relationship of sensory endings in the gut and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: Basic and Clinical, 15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-11. </w:t>
      </w:r>
      <w:bookmarkEnd w:id="39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99" w:name="_ENREF_40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agorodnyuk, V. P., Brookes, S. J. H., Spencer, N. J., &amp; Gregory, S. (2009). Mechanotransduction and chemosensitivity of two major classes of bladder afferents with endings in the vicinity to the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Physiology, 58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523-3538. </w:t>
      </w:r>
      <w:bookmarkEnd w:id="39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0" w:name="_ENREF_40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agorodnyuk, V. P., Costa, M., &amp; Brookes, S. J. H. (2006). Major classes of sensory neurons to the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utonomic neuroscience, 126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390-397. </w:t>
      </w:r>
      <w:bookmarkEnd w:id="40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1" w:name="_ENREF_402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agorodnyuk, V. P., Gibbins, I. L., Costa, M., Brookes, S. J. H., &amp; Gregory, S. (2007). Properties of the major classes of mechanoreceptors in the guinea pig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Physiology, 585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47-163. </w:t>
      </w:r>
      <w:bookmarkEnd w:id="401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2" w:name="_ENREF_40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agorodnyuk, V. P., Gregory, S., Costa, M., Brookes, S. J. H., Tramontana, M., Giuliani, S., &amp; Maggi, C. A. (2009). Spontaneous release of acetylcholine from autonomic nerves in the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5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07-619. </w:t>
      </w:r>
      <w:bookmarkEnd w:id="402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3" w:name="_ENREF_404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agorodnyuk, V. P., Lynn, P., Costa, M., &amp; Brookes, S. J. H. (2005). Mechanisms of mechanotransduction by specialized low-threshold mechanoreceptors in the guinea pig rect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89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), 397-406. </w:t>
      </w:r>
      <w:bookmarkEnd w:id="403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4" w:name="_ENREF_405"/>
      <w:r w:rsidRPr="009271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Zarghooni, S., Wunsch, J., Bodenbenner, M., Bruggmann, D., Grando, S. A., Schwantes, U., Wess, J., Kummer, W., &amp; Lips, K. S. (2007). Expression of muscarinic and nicotinic acetylcholine receptors in the mouse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Life Sciences, 80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308-2313. </w:t>
      </w:r>
      <w:bookmarkEnd w:id="404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5" w:name="_ENREF_406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eidel, M. L. (1996). Low permeabilities of apical membranes of barrier epithelia: what makes watertight membranes watertight?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American Journal of Physiology, 271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43-245. </w:t>
      </w:r>
      <w:bookmarkEnd w:id="405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6" w:name="_ENREF_407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eybek, A., Saglam, B., Cikler, E., Cetinel, S., Ercan, F., &amp; Sener, G. (2006). Protective effects of taurine on protamine sulfate induced bladder damage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World Journal of Urology, 2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38-444. </w:t>
      </w:r>
      <w:bookmarkEnd w:id="406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7" w:name="_ENREF_408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hou, Y., &amp; Ling, E. (1998). Colocalization of Nitric Oxide Synthase and Some Neurotransmitters in the Intramural Ganglia of the Guinea Pig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The Journal of Comparative Neurology, 39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496-505. </w:t>
      </w:r>
      <w:bookmarkEnd w:id="407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8" w:name="_ENREF_409"/>
      <w:r w:rsidRPr="009271DC">
        <w:rPr>
          <w:rFonts w:ascii="Times New Roman" w:hAnsi="Times New Roman" w:cs="Times New Roman"/>
          <w:noProof/>
          <w:sz w:val="24"/>
          <w:szCs w:val="24"/>
        </w:rPr>
        <w:t>Ziganshin A.U., Ziganshina L. E., Hoyle C. H. V., &amp; G., B. (1995). Effects of divalent cations and La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perscript"/>
        </w:rPr>
        <w:t>3+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on contractility and ecto-ATPase activity in the guinea-pig urinary bladder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14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32-639. </w:t>
      </w:r>
      <w:bookmarkEnd w:id="408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09" w:name="_ENREF_410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iganshin, A. U., Hoyle, C. H. V., Ziganshina, L. E., &amp; Burnstock, G. (1994). Effects of cyclopiazonic acid on contractility and ecto-ATPase activity in guinea-pig urinary bladder and vas deferen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itish Journal of Pharmacology, 113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669-674. </w:t>
      </w:r>
      <w:bookmarkEnd w:id="409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10" w:name="_ENREF_411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immermann, H. (2000). Extracellular metabolism of ATP and other nucleotidases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Naunyn-Schmiedeberg's Arch. Pharmacol., 36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299-309. </w:t>
      </w:r>
      <w:bookmarkEnd w:id="410"/>
    </w:p>
    <w:p w:rsidR="00B9711B" w:rsidRPr="009271DC" w:rsidRDefault="00B9711B" w:rsidP="00B9711B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11" w:name="_ENREF_412"/>
      <w:r w:rsidRPr="009271DC">
        <w:rPr>
          <w:rFonts w:ascii="Times New Roman" w:hAnsi="Times New Roman" w:cs="Times New Roman"/>
          <w:noProof/>
          <w:sz w:val="24"/>
          <w:szCs w:val="24"/>
        </w:rPr>
        <w:t>Zocher, F., Zeidel, M. L., Missner, A., Sun, T., Zhou, G., Liao, Y., von Bodungen, M., Hill, W. G., Meyers, S., Pohl, P., &amp; Mathai, J. C. (2012). Uroplakins Do Not Restrict CO</w:t>
      </w:r>
      <w:r w:rsidRPr="009271D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 Transport through Urothelium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Journal of Biological Chemistry, 287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, 11011-11017. </w:t>
      </w:r>
      <w:bookmarkEnd w:id="411"/>
    </w:p>
    <w:p w:rsidR="00B9711B" w:rsidRPr="009271DC" w:rsidRDefault="00B9711B" w:rsidP="00B9711B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12" w:name="_ENREF_413"/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Zvara, P., Folsom, J. B., Kliment, J., Dattilio, A. L., Moravcikova, A., Plante, M. K., &amp; Vizzard, M. A. (2004). Increased expression of neuronal nitric oxide synthase in bladder afferent cells in the lumbosacral dorsal root ganglia after chronic bladder outflow obstruction. </w:t>
      </w:r>
      <w:r w:rsidRPr="009271DC">
        <w:rPr>
          <w:rFonts w:ascii="Times New Roman" w:hAnsi="Times New Roman" w:cs="Times New Roman"/>
          <w:i/>
          <w:noProof/>
          <w:sz w:val="24"/>
          <w:szCs w:val="24"/>
        </w:rPr>
        <w:t>Brain Research, 1002</w:t>
      </w:r>
      <w:r w:rsidRPr="009271DC">
        <w:rPr>
          <w:rFonts w:ascii="Times New Roman" w:hAnsi="Times New Roman" w:cs="Times New Roman"/>
          <w:noProof/>
          <w:sz w:val="24"/>
          <w:szCs w:val="24"/>
        </w:rPr>
        <w:t xml:space="preserve">(35-42). </w:t>
      </w:r>
      <w:bookmarkEnd w:id="412"/>
    </w:p>
    <w:p w:rsidR="00B9711B" w:rsidRPr="009271DC" w:rsidRDefault="00B9711B" w:rsidP="00B9711B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B70697" w:rsidRPr="009271DC" w:rsidRDefault="003C4929" w:rsidP="003A5F2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271D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70697" w:rsidRPr="009271DC" w:rsidSect="009271DC">
      <w:footerReference w:type="default" r:id="rId7"/>
      <w:pgSz w:w="11906" w:h="16838"/>
      <w:pgMar w:top="1440" w:right="1440" w:bottom="1440" w:left="1440" w:header="708" w:footer="708" w:gutter="0"/>
      <w:pgNumType w:start="39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762DF" w:rsidRDefault="008762DF" w:rsidP="00957B0B">
      <w:pPr>
        <w:spacing w:after="0" w:line="240" w:lineRule="auto"/>
      </w:pPr>
      <w:r>
        <w:separator/>
      </w:r>
    </w:p>
  </w:endnote>
  <w:endnote w:type="continuationSeparator" w:id="0">
    <w:p w:rsidR="008762DF" w:rsidRDefault="008762DF" w:rsidP="00957B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2519223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271DC" w:rsidRDefault="009271D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B364B">
          <w:rPr>
            <w:noProof/>
          </w:rPr>
          <w:t>393</w:t>
        </w:r>
        <w:r>
          <w:rPr>
            <w:noProof/>
          </w:rPr>
          <w:fldChar w:fldCharType="end"/>
        </w:r>
      </w:p>
    </w:sdtContent>
  </w:sdt>
  <w:p w:rsidR="009271DC" w:rsidRDefault="009271D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762DF" w:rsidRDefault="008762DF" w:rsidP="00957B0B">
      <w:pPr>
        <w:spacing w:after="0" w:line="240" w:lineRule="auto"/>
      </w:pPr>
      <w:r>
        <w:separator/>
      </w:r>
    </w:p>
  </w:footnote>
  <w:footnote w:type="continuationSeparator" w:id="0">
    <w:p w:rsidR="008762DF" w:rsidRDefault="008762DF" w:rsidP="00957B0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y APA 6th Setting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etz92xa720pdseprrsx9rz19dvpsxds259e&quot;&gt;EndNote Library - PhD Thesis Cop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3&lt;/item&gt;&lt;item&gt;414&lt;/item&gt;&lt;item&gt;415&lt;/item&gt;&lt;item&gt;416&lt;/item&gt;&lt;item&gt;438&lt;/item&gt;&lt;item&gt;439&lt;/item&gt;&lt;item&gt;440&lt;/item&gt;&lt;/record-ids&gt;&lt;/item&gt;&lt;/Libraries&gt;"/>
  </w:docVars>
  <w:rsids>
    <w:rsidRoot w:val="003C4929"/>
    <w:rsid w:val="00040573"/>
    <w:rsid w:val="000675E1"/>
    <w:rsid w:val="000F2018"/>
    <w:rsid w:val="00124478"/>
    <w:rsid w:val="00190EC8"/>
    <w:rsid w:val="001B6854"/>
    <w:rsid w:val="002234AC"/>
    <w:rsid w:val="003A5F2D"/>
    <w:rsid w:val="003C4929"/>
    <w:rsid w:val="003E3A04"/>
    <w:rsid w:val="00420981"/>
    <w:rsid w:val="004409B1"/>
    <w:rsid w:val="004564FE"/>
    <w:rsid w:val="004B364B"/>
    <w:rsid w:val="004C0C03"/>
    <w:rsid w:val="004C1B6A"/>
    <w:rsid w:val="00527298"/>
    <w:rsid w:val="005669C8"/>
    <w:rsid w:val="005A0BC5"/>
    <w:rsid w:val="005D7B4A"/>
    <w:rsid w:val="005F3DC2"/>
    <w:rsid w:val="00701C03"/>
    <w:rsid w:val="007D0405"/>
    <w:rsid w:val="008762DF"/>
    <w:rsid w:val="00893086"/>
    <w:rsid w:val="009271DC"/>
    <w:rsid w:val="00957B0B"/>
    <w:rsid w:val="009F5618"/>
    <w:rsid w:val="00A21B57"/>
    <w:rsid w:val="00AB3452"/>
    <w:rsid w:val="00AF0E86"/>
    <w:rsid w:val="00AF115A"/>
    <w:rsid w:val="00B16DB5"/>
    <w:rsid w:val="00B64791"/>
    <w:rsid w:val="00B70697"/>
    <w:rsid w:val="00B8543F"/>
    <w:rsid w:val="00B93586"/>
    <w:rsid w:val="00B9711B"/>
    <w:rsid w:val="00BA4422"/>
    <w:rsid w:val="00BB2E65"/>
    <w:rsid w:val="00C13602"/>
    <w:rsid w:val="00C238DA"/>
    <w:rsid w:val="00C32AFF"/>
    <w:rsid w:val="00CA3787"/>
    <w:rsid w:val="00DA65D8"/>
    <w:rsid w:val="00DE76C3"/>
    <w:rsid w:val="00E01148"/>
    <w:rsid w:val="00E23D99"/>
    <w:rsid w:val="00EB34E9"/>
    <w:rsid w:val="00EB4136"/>
    <w:rsid w:val="00EE4C99"/>
    <w:rsid w:val="00F3595F"/>
    <w:rsid w:val="00F42332"/>
    <w:rsid w:val="00F924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C492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C4929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C492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957B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7B0B"/>
  </w:style>
  <w:style w:type="paragraph" w:styleId="Footer">
    <w:name w:val="footer"/>
    <w:basedOn w:val="Normal"/>
    <w:link w:val="FooterChar"/>
    <w:uiPriority w:val="99"/>
    <w:unhideWhenUsed/>
    <w:rsid w:val="00957B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7B0B"/>
  </w:style>
  <w:style w:type="paragraph" w:styleId="BalloonText">
    <w:name w:val="Balloon Text"/>
    <w:basedOn w:val="Normal"/>
    <w:link w:val="BalloonTextChar"/>
    <w:uiPriority w:val="99"/>
    <w:semiHidden/>
    <w:unhideWhenUsed/>
    <w:rsid w:val="009271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71D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C492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C4929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C492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957B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7B0B"/>
  </w:style>
  <w:style w:type="paragraph" w:styleId="Footer">
    <w:name w:val="footer"/>
    <w:basedOn w:val="Normal"/>
    <w:link w:val="FooterChar"/>
    <w:uiPriority w:val="99"/>
    <w:unhideWhenUsed/>
    <w:rsid w:val="00957B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7B0B"/>
  </w:style>
  <w:style w:type="paragraph" w:styleId="BalloonText">
    <w:name w:val="Balloon Text"/>
    <w:basedOn w:val="Normal"/>
    <w:link w:val="BalloonTextChar"/>
    <w:uiPriority w:val="99"/>
    <w:semiHidden/>
    <w:unhideWhenUsed/>
    <w:rsid w:val="009271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71D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4394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27</Pages>
  <Words>18918</Words>
  <Characters>107838</Characters>
  <Application>Microsoft Office Word</Application>
  <DocSecurity>0</DocSecurity>
  <Lines>898</Lines>
  <Paragraphs>2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5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a-Joy Gooch</dc:creator>
  <cp:lastModifiedBy>Laura-Joy Gooch</cp:lastModifiedBy>
  <cp:revision>14</cp:revision>
  <cp:lastPrinted>2013-09-11T16:23:00Z</cp:lastPrinted>
  <dcterms:created xsi:type="dcterms:W3CDTF">2013-07-17T17:19:00Z</dcterms:created>
  <dcterms:modified xsi:type="dcterms:W3CDTF">2013-09-11T18:00:00Z</dcterms:modified>
</cp:coreProperties>
</file>